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159338D5"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2F1C90" w:rsidRPr="006409FA">
        <w:rPr>
          <w:b/>
          <w:bCs/>
          <w:kern w:val="28"/>
        </w:rPr>
        <w:t xml:space="preserve">denounces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to 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41D5D667" w:rsidR="00357455" w:rsidRPr="006409FA" w:rsidRDefault="007A2D66" w:rsidP="000A48DA">
      <w:r>
        <w:t>Compositional sequencing data allow</w:t>
      </w:r>
      <w:r w:rsidR="000D3446">
        <w:t>s</w:t>
      </w:r>
      <w:r>
        <w:t xml:space="preserve"> detection of microbiome-disease associations.</w:t>
      </w:r>
      <w:r w:rsidR="0013642B">
        <w:t xml:space="preserve"> As a notable example, h</w:t>
      </w:r>
      <w:r w:rsidR="007A30DF" w:rsidRPr="006409FA">
        <w:t>igh percentages</w:t>
      </w:r>
      <w:r w:rsidR="00861304" w:rsidRPr="006409FA">
        <w:t xml:space="preserve"> of o</w:t>
      </w:r>
      <w:r w:rsidR="00975969" w:rsidRPr="006409FA">
        <w:t xml:space="preserve">ral bacteria in </w:t>
      </w:r>
      <w:r w:rsidR="00861304" w:rsidRPr="006409FA">
        <w:t xml:space="preserve">feces </w:t>
      </w:r>
      <w:r w:rsidR="007A30DF" w:rsidRPr="006409FA">
        <w:t>are</w:t>
      </w:r>
      <w:r w:rsidR="00DA2F0D" w:rsidRPr="006409FA">
        <w:t xml:space="preserve"> typically considered abnormal and </w:t>
      </w:r>
      <w:r w:rsidR="00D97B79" w:rsidRPr="006409FA">
        <w:t>ha</w:t>
      </w:r>
      <w:r w:rsidR="007A30DF" w:rsidRPr="006409FA">
        <w:t>ve</w:t>
      </w:r>
      <w:r w:rsidR="00861304" w:rsidRPr="006409FA">
        <w:t xml:space="preserve"> 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r w:rsidR="003775A3">
        <w:t>However,</w:t>
      </w:r>
      <w:r w:rsidR="00DA2F0D" w:rsidRPr="006409FA">
        <w:t xml:space="preserve"> </w:t>
      </w:r>
      <w:r w:rsidR="00715665" w:rsidRPr="006409FA">
        <w:t xml:space="preserve">the </w:t>
      </w:r>
      <w:r w:rsidR="00DA2F0D" w:rsidRPr="006409FA">
        <w:t xml:space="preserve">association based on relative </w:t>
      </w:r>
      <w:r>
        <w:t xml:space="preserve">microbiome analysis </w:t>
      </w:r>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r w:rsidR="00DC190D" w:rsidRPr="006409FA">
        <w:t xml:space="preserve">clinical </w:t>
      </w:r>
      <w:r w:rsidR="00205F11" w:rsidRPr="006409FA">
        <w:t xml:space="preserve">data from human patients to </w:t>
      </w:r>
      <w:r w:rsidR="00DA2F0D" w:rsidRPr="006409FA">
        <w:t>provide evidence that the</w:t>
      </w:r>
      <w:r w:rsidR="005313D4" w:rsidRPr="006409FA">
        <w:t xml:space="preserve"> </w:t>
      </w:r>
      <w:r w:rsidR="00AE52EE" w:rsidRPr="006409FA">
        <w:rPr>
          <w:i/>
          <w:iCs/>
        </w:rPr>
        <w:t>marker</w:t>
      </w:r>
      <w:r w:rsidR="00AE52EE" w:rsidRPr="006409FA">
        <w:t xml:space="preserve"> hypothesis</w:t>
      </w:r>
      <w:r w:rsidR="005313D4" w:rsidRPr="006409FA">
        <w:t xml:space="preserve"> is true</w:t>
      </w:r>
      <w:r w:rsidR="00AE52EE" w:rsidRPr="006409FA">
        <w:t xml:space="preserve">. We </w:t>
      </w:r>
      <w:r w:rsidR="00DA2F0D" w:rsidRPr="006409FA">
        <w:t>show</w:t>
      </w:r>
      <w:r w:rsidR="007A30DF" w:rsidRPr="006409FA">
        <w:t xml:space="preserve"> 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r w:rsidR="00DC190D" w:rsidRPr="006409FA">
        <w:t xml:space="preserve"> host</w:t>
      </w:r>
      <w:r w:rsidR="00332984" w:rsidRPr="006409FA">
        <w:t xml:space="preserve"> </w:t>
      </w:r>
      <w:r w:rsidR="00AE52EE" w:rsidRPr="006409FA">
        <w:t xml:space="preserve">feces </w:t>
      </w:r>
      <w:r w:rsidR="00DA2F0D" w:rsidRPr="006409FA">
        <w:t>without increasing their absolute</w:t>
      </w:r>
      <w:r w:rsidR="00320ADD" w:rsidRPr="006409FA">
        <w:t xml:space="preserve"> abundance</w:t>
      </w:r>
      <w:r w:rsidR="00CC12CC" w:rsidRPr="006409FA">
        <w:t xml:space="preserve">, and the relative enrichment </w:t>
      </w:r>
      <w:r w:rsidR="00E453E7">
        <w:t>can indicate</w:t>
      </w:r>
      <w:r w:rsidR="00CC12CC" w:rsidRPr="006409FA">
        <w:t xml:space="preserve"> host health (e.g., immunity)</w:t>
      </w:r>
      <w:r w:rsidR="00DA2F0D" w:rsidRPr="006409FA">
        <w:t xml:space="preserve">. </w:t>
      </w:r>
      <w:r w:rsidR="003F4E6A">
        <w:t>Therefore, h</w:t>
      </w:r>
      <w:r w:rsidR="00320ADD" w:rsidRPr="006409FA">
        <w:t xml:space="preserve">ost disorders </w:t>
      </w:r>
      <w:r w:rsidR="00662EB3" w:rsidRPr="006409FA">
        <w:t xml:space="preserve">linked to </w:t>
      </w:r>
      <w:r w:rsidR="003C0696">
        <w:t xml:space="preserve">the </w:t>
      </w:r>
      <w:r>
        <w:t>relative</w:t>
      </w:r>
      <w:r w:rsidR="00B56476">
        <w:t xml:space="preserve"> </w:t>
      </w:r>
      <w:r w:rsidR="006409FA">
        <w:t>enrichment</w:t>
      </w:r>
      <w:r w:rsidR="006409FA" w:rsidRPr="006409FA">
        <w:rPr>
          <w:rFonts w:eastAsia="SimSun"/>
        </w:rPr>
        <w:t xml:space="preserve"> </w:t>
      </w:r>
      <w:r w:rsidR="006409FA">
        <w:rPr>
          <w:rFonts w:eastAsia="SimSun"/>
        </w:rPr>
        <w:t xml:space="preserve">of </w:t>
      </w:r>
      <w:r w:rsidR="00662EB3" w:rsidRPr="006409FA">
        <w:t xml:space="preserve">oral bacteria </w:t>
      </w:r>
      <w:r w:rsidR="00434D06">
        <w:t>in the gut</w:t>
      </w:r>
      <w:r>
        <w:t xml:space="preserve"> </w:t>
      </w:r>
      <w:r w:rsidR="00662EB3" w:rsidRPr="006409FA">
        <w:t xml:space="preserve">may </w:t>
      </w:r>
      <w:r w:rsidR="006409FA">
        <w:t xml:space="preserve">not </w:t>
      </w:r>
      <w:r w:rsidR="00320ADD" w:rsidRPr="006409FA">
        <w:t>result</w:t>
      </w:r>
      <w:r w:rsidR="006409FA">
        <w:t xml:space="preserve"> </w:t>
      </w:r>
      <w:r w:rsidR="00662EB3" w:rsidRPr="006409FA">
        <w:t xml:space="preserve">from the expansion of ectopic bacteria but instead </w:t>
      </w:r>
      <w:r w:rsidR="00320ADD" w:rsidRPr="006409FA">
        <w:t>from the loss of commensals.</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1246DA9C" w:rsidR="00993C1F" w:rsidRPr="006409FA" w:rsidRDefault="00267974" w:rsidP="000A48DA">
      <w:r w:rsidRPr="006409FA">
        <w:t>T</w:t>
      </w:r>
      <w:r w:rsidR="006501ED" w:rsidRPr="006409FA">
        <w:t xml:space="preserve">he distinct </w:t>
      </w:r>
      <w:r w:rsidR="00FF4A8A" w:rsidRPr="006409FA">
        <w:t>body sites of h</w:t>
      </w:r>
      <w:r w:rsidR="005045A9" w:rsidRPr="006409FA">
        <w:t>ealthy people</w:t>
      </w:r>
      <w:r w:rsidR="00B2334F" w:rsidRPr="006409FA">
        <w:t xml:space="preserve"> </w:t>
      </w:r>
      <w:r w:rsidR="00CD3D4F" w:rsidRPr="006409FA">
        <w:t>represent</w:t>
      </w:r>
      <w:r w:rsidR="00C16A41" w:rsidRPr="006409FA">
        <w:t xml:space="preserve"> </w:t>
      </w:r>
      <w:r w:rsidR="00CD3D4F" w:rsidRPr="006409FA">
        <w:t xml:space="preserve">very </w:t>
      </w:r>
      <w:r w:rsidR="00C16A41" w:rsidRPr="006409FA">
        <w:t>different habitats</w:t>
      </w:r>
      <w:r w:rsidR="00CD3D4F" w:rsidRPr="006409FA">
        <w:t xml:space="preserve"> </w:t>
      </w:r>
      <w:r w:rsidRPr="006409FA">
        <w:t xml:space="preserve">for microbes </w:t>
      </w:r>
      <w:r w:rsidR="00CD3D4F" w:rsidRPr="006409FA">
        <w:t>and</w:t>
      </w:r>
      <w:r w:rsidR="00C16A41" w:rsidRPr="006409FA">
        <w:t xml:space="preserve"> </w:t>
      </w:r>
      <w:r w:rsidR="00CD3D4F" w:rsidRPr="006409FA">
        <w:t>t</w:t>
      </w:r>
      <w:r w:rsidR="00C16A41" w:rsidRPr="006409FA">
        <w:t>he</w:t>
      </w:r>
      <w:r w:rsidR="00B2334F" w:rsidRPr="006409FA">
        <w:t xml:space="preserve"> </w:t>
      </w:r>
      <w:r w:rsidR="00C16A41" w:rsidRPr="006409FA">
        <w:t xml:space="preserve">compositions of </w:t>
      </w:r>
      <w:r w:rsidR="00D5631C" w:rsidRPr="006409FA">
        <w:t>microbial</w:t>
      </w:r>
      <w:r w:rsidR="00B2334F" w:rsidRPr="006409FA">
        <w:t xml:space="preserve"> communities</w:t>
      </w:r>
      <w:r w:rsidR="00D71E9D">
        <w:t xml:space="preserve"> </w:t>
      </w:r>
      <w:r w:rsidR="00CD3D4F" w:rsidRPr="006409FA">
        <w:t>liv</w:t>
      </w:r>
      <w:r w:rsidR="00D71E9D">
        <w:t>ing</w:t>
      </w:r>
      <w:r w:rsidR="00CD3D4F" w:rsidRPr="006409FA">
        <w:t xml:space="preserve"> in them </w:t>
      </w:r>
      <w:r w:rsidR="009136D9">
        <w:t>differ greatly</w:t>
      </w:r>
      <w:r w:rsidR="00B2334F"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rsidR="004C7F2F" w:rsidRPr="006409FA">
        <w:t>Some health</w:t>
      </w:r>
      <w:r w:rsidR="004C2716" w:rsidRPr="006409FA">
        <w:t xml:space="preserve"> disorders</w:t>
      </w:r>
      <w:r w:rsidR="00C16A41" w:rsidRPr="006409FA">
        <w:t xml:space="preserve"> </w:t>
      </w:r>
      <w:r w:rsidR="009136D9">
        <w:t xml:space="preserve">and associated treatments </w:t>
      </w:r>
      <w:r w:rsidR="00904BA0" w:rsidRPr="006409FA">
        <w:t xml:space="preserve">cause the translocation of bacteria between body sites </w:t>
      </w:r>
      <w:r w:rsidR="004C7F2F" w:rsidRPr="006409FA">
        <w:t>and</w:t>
      </w:r>
      <w:r w:rsidR="00C16A41" w:rsidRPr="006409FA">
        <w:t xml:space="preserve"> </w:t>
      </w:r>
      <w:r w:rsidR="004C7F2F" w:rsidRPr="006409FA">
        <w:t xml:space="preserve">mix the microbiome composition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r w:rsidR="000272FC">
        <w:t>It is well established that b</w:t>
      </w:r>
      <w:r w:rsidR="004C7F2F" w:rsidRPr="006409FA">
        <w:t>acteria</w:t>
      </w:r>
      <w:r w:rsidR="0015189C" w:rsidRPr="006409FA">
        <w:t xml:space="preserve"> </w:t>
      </w:r>
      <w:r w:rsidR="00F822BA">
        <w:t>inhabiting</w:t>
      </w:r>
      <w:r w:rsidR="00904BA0" w:rsidRPr="006409FA">
        <w:t xml:space="preserve"> the oral </w:t>
      </w:r>
      <w:r w:rsidR="00F822BA">
        <w:t>cavity</w:t>
      </w:r>
      <w:r w:rsidR="00F822BA" w:rsidRPr="006409FA">
        <w:t xml:space="preserve"> </w:t>
      </w:r>
      <w:r w:rsidR="004C7F2F" w:rsidRPr="006409FA">
        <w:t xml:space="preserve">can translocate </w:t>
      </w:r>
      <w:r w:rsidR="00842001" w:rsidRPr="006409FA">
        <w:t>to th</w:t>
      </w:r>
      <w:r w:rsidR="0015189C" w:rsidRPr="006409FA">
        <w:t xml:space="preserve">e </w:t>
      </w:r>
      <w:r w:rsidR="0098723F" w:rsidRPr="006409FA">
        <w:t>lower gastrointestinal tract</w:t>
      </w:r>
      <w:r w:rsidR="004511BB">
        <w:t xml:space="preserve"> </w: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 xml:space="preserve">inflammatory </w:t>
      </w:r>
      <w:r w:rsidR="0015189C" w:rsidRPr="006409FA">
        <w:lastRenderedPageBreak/>
        <w:t>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 xml:space="preserve">path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FD0D43" w:rsidRPr="006409FA">
        <w:t>A</w:t>
      </w:r>
      <w:r w:rsidR="009E124B" w:rsidRPr="006409FA">
        <w:t>n average person</w:t>
      </w:r>
      <w:r w:rsidR="00FD0D43" w:rsidRPr="006409FA">
        <w:t xml:space="preserve"> swallows</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rsidR="009E124B" w:rsidRPr="006409FA">
        <w:t xml:space="preserve"> but </w:t>
      </w:r>
      <w:r w:rsidR="00E41804" w:rsidRPr="006409FA">
        <w:t>oral</w:t>
      </w:r>
      <w:r w:rsidR="00FD0D43" w:rsidRPr="006409FA">
        <w:t xml:space="preserve"> bacteria</w:t>
      </w:r>
      <w:r w:rsidR="00E41804" w:rsidRPr="006409FA">
        <w:t xml:space="preserve"> remain rare in</w:t>
      </w:r>
      <w:r w:rsidR="000F7259" w:rsidRPr="006409FA">
        <w:t xml:space="preserve"> the healthy gut. G</w:t>
      </w:r>
      <w:r w:rsidR="0015189C" w:rsidRPr="006409FA">
        <w:t>astric acids</w:t>
      </w:r>
      <w:r w:rsidR="007F2FA1" w:rsidRPr="006409FA">
        <w:t xml:space="preserve">, </w:t>
      </w:r>
      <w:r w:rsidR="0015189C" w:rsidRPr="006409FA">
        <w:t xml:space="preserve">alkaline </w:t>
      </w:r>
      <w:proofErr w:type="spellStart"/>
      <w:r w:rsidR="0015189C" w:rsidRPr="006409FA">
        <w:t>biles</w:t>
      </w:r>
      <w:proofErr w:type="spellEnd"/>
      <w:r w:rsidR="0015189C" w:rsidRPr="006409FA">
        <w:t xml:space="preserve"> </w:t>
      </w:r>
      <w:r w:rsidR="007F2FA1" w:rsidRPr="006409FA">
        <w:t xml:space="preserve">and antimicrobial peptides </w:t>
      </w:r>
      <w:r w:rsidR="0015189C" w:rsidRPr="006409FA">
        <w:t>kill many of th</w:t>
      </w:r>
      <w:r w:rsidR="007F2FA1" w:rsidRPr="006409FA">
        <w:t>o</w:t>
      </w:r>
      <w:r w:rsidR="0015189C" w:rsidRPr="006409FA">
        <w:t xml:space="preserve">se, and </w:t>
      </w:r>
      <w:r w:rsidR="003727ED" w:rsidRPr="006409FA">
        <w:t xml:space="preserve">the few </w:t>
      </w:r>
      <w:r w:rsidR="0015189C" w:rsidRPr="006409FA">
        <w:t xml:space="preserve">survivors </w:t>
      </w:r>
      <w:r w:rsidR="00325431" w:rsidRPr="006409FA">
        <w:t>must overcome</w:t>
      </w:r>
      <w:r w:rsidR="003727ED" w:rsidRPr="006409FA">
        <w:t xml:space="preserve"> the commensal microbiome’s ability to resist</w:t>
      </w:r>
      <w:r w:rsidR="0015189C" w:rsidRPr="006409FA">
        <w:t xml:space="preserve"> colonization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D433C5" w:rsidRPr="006409FA">
        <w:t xml:space="preserve">DNA from </w:t>
      </w:r>
      <w:r w:rsidR="0015189C" w:rsidRPr="006409FA">
        <w:t>oral bacteria</w:t>
      </w:r>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3ED75CC3" w14:textId="281A6FA4" w:rsidR="00B438B9" w:rsidRPr="006409FA"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r w:rsidR="0047217F" w:rsidRPr="006409FA">
        <w:rPr>
          <w:rFonts w:eastAsia="SimSun"/>
        </w:rPr>
        <w:t xml:space="preserve"> of </w:t>
      </w:r>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7C404E" w:rsidRPr="006409FA">
        <w:t>That enrichment</w:t>
      </w:r>
      <w:r w:rsidR="00C31562" w:rsidRPr="006409FA">
        <w:t xml:space="preserve"> has been</w:t>
      </w:r>
      <w:r w:rsidRPr="006409FA">
        <w:t xml:space="preserve"> </w:t>
      </w:r>
      <w:r w:rsidR="00F22C1F">
        <w:rPr>
          <w:rFonts w:hint="eastAsia"/>
        </w:rPr>
        <w:t>observed</w:t>
      </w:r>
      <w:r w:rsidR="00F22C1F">
        <w:t xml:space="preserve"> in patients with</w:t>
      </w:r>
      <w:r w:rsidR="007C404E" w:rsidRPr="006409FA">
        <w:t xml:space="preserve"> </w:t>
      </w:r>
      <w:r w:rsidR="00734349" w:rsidRPr="006409FA">
        <w:t xml:space="preserve">a variety of </w:t>
      </w:r>
      <w:r w:rsidR="00F22C1F">
        <w:t>diseases, including</w:t>
      </w:r>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r w:rsidR="00F22C1F">
        <w:t xml:space="preserve"> and</w:t>
      </w:r>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r w:rsidR="00AC0A9D" w:rsidRPr="006409FA">
        <w:t>.</w:t>
      </w:r>
      <w:r w:rsidR="00761147" w:rsidRPr="006409FA">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r w:rsidR="0047217F" w:rsidRPr="006409FA">
        <w:t>s</w:t>
      </w:r>
      <w:r w:rsidR="00F9549E" w:rsidRPr="006409FA">
        <w:t xml:space="preserve"> </w:t>
      </w:r>
      <w:r w:rsidR="00D148D9">
        <w:rPr>
          <w:rFonts w:hint="eastAsia"/>
        </w:rPr>
        <w:t>w</w:t>
      </w:r>
      <w:r w:rsidR="00D148D9">
        <w:t xml:space="preserve">ere obtained from </w:t>
      </w:r>
      <w:r w:rsidR="00735998" w:rsidRPr="006409FA">
        <w:t xml:space="preserve">compositional sequencing data, which gives </w:t>
      </w:r>
      <w:r w:rsidR="00050EAF" w:rsidRPr="006409FA">
        <w:t>relative abundance</w:t>
      </w:r>
      <w:r w:rsidR="00735998" w:rsidRPr="006409FA">
        <w:t xml:space="preserve"> that—by itself—can</w:t>
      </w:r>
      <w:r w:rsidR="00F6069A">
        <w:t xml:space="preserve"> </w:t>
      </w:r>
      <w:r w:rsidR="00F6069A">
        <w:rPr>
          <w:rFonts w:hint="eastAsia"/>
        </w:rPr>
        <w:t>neither</w:t>
      </w:r>
      <w:r w:rsidR="00735998" w:rsidRPr="006409FA">
        <w:t xml:space="preserve"> determine if</w:t>
      </w:r>
      <w:r w:rsidR="00C31562" w:rsidRPr="006409FA">
        <w:t xml:space="preserve"> </w:t>
      </w:r>
      <w:r w:rsidR="002A3A0D" w:rsidRPr="006409FA">
        <w:t xml:space="preserve">there was an </w:t>
      </w:r>
      <w:r w:rsidR="003224C6" w:rsidRPr="006409FA">
        <w:t>expansion of oral bacteria</w:t>
      </w:r>
      <w:r w:rsidR="00C31562" w:rsidRPr="006409FA">
        <w:t xml:space="preserve"> in </w:t>
      </w:r>
      <w:r w:rsidR="00735998" w:rsidRPr="006409FA">
        <w:t xml:space="preserve">absolute </w:t>
      </w:r>
      <w:r w:rsidR="002074C0" w:rsidRPr="006409FA">
        <w:t xml:space="preserve">numbers </w:t>
      </w:r>
      <w:r w:rsidR="00F6069A">
        <w:t>nor</w:t>
      </w:r>
      <w:r w:rsidR="00312E9E" w:rsidRPr="006409FA">
        <w:t xml:space="preserve"> </w:t>
      </w:r>
      <w:r w:rsidR="002074C0" w:rsidRPr="006409FA">
        <w:t>reveal</w:t>
      </w:r>
      <w:r w:rsidR="00312E9E" w:rsidRPr="006409FA">
        <w:t xml:space="preserve"> the true cause</w:t>
      </w:r>
      <w:r w:rsidR="002074C0" w:rsidRPr="006409FA">
        <w:t>s</w:t>
      </w:r>
      <w:r w:rsidR="00312E9E" w:rsidRPr="006409FA">
        <w:t xml:space="preserve"> of </w:t>
      </w:r>
      <w:r w:rsidR="00C968E3" w:rsidRPr="006409FA">
        <w:t>human</w:t>
      </w:r>
      <w:r w:rsidR="00312E9E" w:rsidRPr="006409FA">
        <w:t xml:space="preserve"> disorder</w:t>
      </w:r>
      <w:r w:rsidR="00C968E3" w:rsidRPr="006409FA">
        <w:t>s</w:t>
      </w:r>
      <w:r w:rsidR="005E1470" w:rsidRPr="006409FA">
        <w:t xml:space="preserve">. </w:t>
      </w:r>
      <w:r w:rsidR="008D5609" w:rsidRPr="006409FA">
        <w:t xml:space="preserve">Simple mathematics </w:t>
      </w:r>
      <w:r w:rsidR="00312E9E" w:rsidRPr="006409FA">
        <w:t>leads to</w:t>
      </w:r>
      <w:r w:rsidR="00EB2F43" w:rsidRPr="006409FA">
        <w:t xml:space="preserve"> two</w:t>
      </w:r>
      <w:r w:rsidR="00F839BD" w:rsidRPr="006409FA">
        <w:t xml:space="preserve"> alternat</w:t>
      </w:r>
      <w:r w:rsidR="00873B0F" w:rsidRPr="006409FA">
        <w:t>e</w:t>
      </w:r>
      <w:r w:rsidR="00F839BD" w:rsidRPr="006409FA">
        <w:t xml:space="preserve"> </w:t>
      </w:r>
      <w:r w:rsidR="00EB2F43" w:rsidRPr="006409FA">
        <w:t xml:space="preserve">explanations </w:t>
      </w:r>
      <w:r w:rsidR="00F839BD" w:rsidRPr="006409FA">
        <w:t>(</w:t>
      </w:r>
      <w:r w:rsidR="00F839BD" w:rsidRPr="006409FA">
        <w:rPr>
          <w:highlight w:val="yellow"/>
        </w:rPr>
        <w:t>Fig. 1</w:t>
      </w:r>
      <w:r w:rsidR="00F839BD" w:rsidRPr="006409FA">
        <w:t>)</w:t>
      </w:r>
      <w:r w:rsidR="00A100E7" w:rsidRPr="006409FA">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relative abundance </w:t>
      </w:r>
      <w:r w:rsidR="00377AD5" w:rsidRPr="006409FA">
        <w:t>informs</w:t>
      </w:r>
      <w:r w:rsidR="004B6435" w:rsidRPr="006409FA">
        <w:t xml:space="preserve"> absolute </w:t>
      </w:r>
      <w:r w:rsidR="00377AD5" w:rsidRPr="006409FA">
        <w:t>abundance,</w:t>
      </w:r>
      <w:r w:rsidR="004B6435" w:rsidRPr="006409FA">
        <w:t xml:space="preserve"> and the relative enrichment reflects </w:t>
      </w:r>
      <w:r w:rsidR="007C4EEC" w:rsidRPr="006409FA">
        <w:t>active expansion</w:t>
      </w:r>
      <w:r w:rsidR="00925E6D" w:rsidRPr="006409FA">
        <w:t xml:space="preserve"> </w:t>
      </w:r>
      <w:r w:rsidR="004B6435" w:rsidRPr="006409FA">
        <w:t xml:space="preserve">of oral bacterial population </w:t>
      </w:r>
      <w:r w:rsidR="00925E6D" w:rsidRPr="006409FA">
        <w:t>in the gut</w:t>
      </w:r>
      <w:r w:rsidR="0036336E">
        <w:t>. When the oral population reaches</w:t>
      </w:r>
      <w:r w:rsidR="00312E9E" w:rsidRPr="006409FA">
        <w:t xml:space="preserve"> </w:t>
      </w:r>
      <w:r w:rsidR="001A0FF3">
        <w:t>sufficient</w:t>
      </w:r>
      <w:r w:rsidR="0036336E">
        <w:t>ly</w:t>
      </w:r>
      <w:r w:rsidR="001A0FF3">
        <w:t xml:space="preserve"> high density</w:t>
      </w:r>
      <w:r w:rsidR="0036336E">
        <w:t>, they may</w:t>
      </w:r>
      <w:r w:rsidR="001A0FF3">
        <w:t xml:space="preserve"> </w:t>
      </w:r>
      <w:r w:rsidR="00312E9E" w:rsidRPr="006409FA">
        <w:t>cause the disorder</w:t>
      </w:r>
      <w:r w:rsidR="00DD0E83">
        <w:t>s</w:t>
      </w:r>
      <w:r w:rsidR="00550D33" w:rsidRPr="006409FA">
        <w:t xml:space="preserve">. </w:t>
      </w:r>
      <w:r w:rsidR="00377AD5" w:rsidRPr="006409FA">
        <w:t>By contrast</w:t>
      </w:r>
      <w:r w:rsidR="00E63EB2" w:rsidRPr="006409FA">
        <w:t>,</w:t>
      </w:r>
      <w:r w:rsidR="005F26A7" w:rsidRPr="006409FA">
        <w:t xml:space="preserve"> </w:t>
      </w:r>
      <w:r w:rsidR="00377AD5" w:rsidRPr="006409FA">
        <w:t xml:space="preserve">the relative enrichment is driven by </w:t>
      </w:r>
      <w:r w:rsidR="00390FCB" w:rsidRPr="006409FA">
        <w:t>loss</w:t>
      </w:r>
      <w:r w:rsidR="005F26A7" w:rsidRPr="006409FA">
        <w:t xml:space="preserve"> of gut commensal</w:t>
      </w:r>
      <w:r w:rsidR="000D6BDC" w:rsidRPr="006409FA">
        <w:t>s</w:t>
      </w:r>
      <w:r w:rsidR="004158F8">
        <w:t xml:space="preserve"> </w:t>
      </w:r>
      <w:r w:rsidR="004158F8" w:rsidRPr="006409FA">
        <w:t xml:space="preserve">in the </w:t>
      </w:r>
      <w:r w:rsidR="004158F8" w:rsidRPr="006409FA">
        <w:rPr>
          <w:i/>
          <w:iCs/>
        </w:rPr>
        <w:t>marker</w:t>
      </w:r>
      <w:r w:rsidR="004158F8" w:rsidRPr="006409FA">
        <w:t xml:space="preserve"> hypothesis</w:t>
      </w:r>
      <w:r w:rsidR="00312E9E" w:rsidRPr="006409FA">
        <w:t xml:space="preserve">, and it is this </w:t>
      </w:r>
      <w:r w:rsidR="00C968E3" w:rsidRPr="006409FA">
        <w:t xml:space="preserve">bacterial </w:t>
      </w:r>
      <w:r w:rsidR="00312E9E" w:rsidRPr="006409FA">
        <w:t>loss that causes the disorder</w:t>
      </w:r>
      <w:r w:rsidR="00BF317E">
        <w:t>s</w:t>
      </w:r>
      <w:r w:rsidR="005F26A7" w:rsidRPr="006409FA">
        <w:t xml:space="preserve">. </w:t>
      </w:r>
      <w:r w:rsidR="00322A32" w:rsidRPr="006409FA">
        <w:t>Determining which hypothesis is true has implications</w:t>
      </w:r>
      <w:r w:rsidR="0015189C" w:rsidRPr="006409FA">
        <w:t xml:space="preserve"> for </w:t>
      </w:r>
      <w:r w:rsidR="00322A32" w:rsidRPr="006409FA">
        <w:t xml:space="preserve">our understanding of </w:t>
      </w:r>
      <w:r w:rsidR="0015189C" w:rsidRPr="006409FA">
        <w:t>human health and pathologies</w:t>
      </w:r>
      <w:r w:rsidR="00F507F3" w:rsidRPr="006409FA">
        <w:t>.</w:t>
      </w:r>
      <w:r w:rsidR="00D57210" w:rsidRPr="006409FA">
        <w:t xml:space="preserve"> </w:t>
      </w:r>
    </w:p>
    <w:p w14:paraId="5F11C47C" w14:textId="0F6B2AD0" w:rsidR="00011CE1" w:rsidRPr="006409FA" w:rsidRDefault="00B438B9" w:rsidP="00D9364F">
      <w:pPr>
        <w:ind w:firstLine="720"/>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r w:rsidR="00C968E3" w:rsidRPr="006409FA">
        <w:t>of</w:t>
      </w:r>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r w:rsidR="00115C06">
        <w:t xml:space="preserve">By </w:t>
      </w:r>
      <w:r w:rsidR="00C138EF" w:rsidRPr="006409FA">
        <w:t>quantify</w:t>
      </w:r>
      <w:r w:rsidR="00115C06">
        <w:t>ing</w:t>
      </w:r>
      <w:r w:rsidR="00C138EF" w:rsidRPr="006409FA">
        <w:t xml:space="preserve"> the</w:t>
      </w:r>
      <w:r w:rsidR="00B67423" w:rsidRPr="006409FA">
        <w:t xml:space="preserve"> absolute </w:t>
      </w:r>
      <w:r w:rsidR="00C138EF" w:rsidRPr="006409FA">
        <w:t>abundance</w:t>
      </w:r>
      <w:r w:rsidR="002922BC" w:rsidRPr="006409FA">
        <w:t xml:space="preserve"> of oral bacteria</w:t>
      </w:r>
      <w:r w:rsidR="00C138EF" w:rsidRPr="006409FA">
        <w:t xml:space="preserve"> </w:t>
      </w:r>
      <w:r w:rsidR="00E916D7" w:rsidRPr="006409FA">
        <w:t>in feces after antibiotic treatment</w:t>
      </w:r>
      <w:r w:rsidR="00115C06">
        <w:t xml:space="preserve">, we </w:t>
      </w:r>
      <w:r w:rsidR="002922BC" w:rsidRPr="006409FA">
        <w:t>show</w:t>
      </w:r>
      <w:r w:rsidR="00115C06">
        <w:t xml:space="preserve"> </w:t>
      </w:r>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r w:rsidR="00115C06">
        <w:t xml:space="preserve">, </w:t>
      </w:r>
      <w:r w:rsidR="002922BC" w:rsidRPr="006409FA">
        <w:t>due to</w:t>
      </w:r>
      <w:r w:rsidR="00115C06">
        <w:t xml:space="preserve"> </w:t>
      </w:r>
      <w:r w:rsidR="002922BC" w:rsidRPr="006409FA">
        <w:t>depleted gut bacterial population</w:t>
      </w:r>
      <w:r w:rsidR="00115C06">
        <w:t xml:space="preserve">s. Our findings </w:t>
      </w:r>
      <w:r w:rsidR="00115C06" w:rsidRPr="006409FA">
        <w:t>unequivocally</w:t>
      </w:r>
      <w:r w:rsidR="00E916D7" w:rsidRPr="006409FA">
        <w:t xml:space="preserve"> proves</w:t>
      </w:r>
      <w:r w:rsidR="002922BC" w:rsidRPr="006409FA">
        <w:t xml:space="preserve"> that the </w:t>
      </w:r>
      <w:r w:rsidR="002922BC" w:rsidRPr="006409FA">
        <w:rPr>
          <w:i/>
          <w:iCs/>
        </w:rPr>
        <w:t>ma</w:t>
      </w:r>
      <w:r w:rsidR="00F81A3F">
        <w:rPr>
          <w:rFonts w:hint="eastAsia"/>
          <w:i/>
          <w:iCs/>
        </w:rPr>
        <w:t>r</w:t>
      </w:r>
      <w:r w:rsidR="002922BC" w:rsidRPr="006409FA">
        <w:rPr>
          <w:i/>
          <w:iCs/>
        </w:rPr>
        <w:t>ker</w:t>
      </w:r>
      <w:r w:rsidR="002922BC" w:rsidRPr="006409FA">
        <w:t xml:space="preserve">, not the </w:t>
      </w:r>
      <w:r w:rsidR="00C968E3" w:rsidRPr="006409FA">
        <w:rPr>
          <w:i/>
          <w:iCs/>
        </w:rPr>
        <w:t>driver</w:t>
      </w:r>
      <w:r w:rsidR="002922BC" w:rsidRPr="006409FA">
        <w:t xml:space="preserve">, hypothesis is </w:t>
      </w:r>
      <w:r w:rsidR="00E916D7" w:rsidRPr="006409FA">
        <w:t>true</w:t>
      </w:r>
      <w:r w:rsidR="00684BA2" w:rsidRPr="006409FA">
        <w:t>.</w:t>
      </w:r>
      <w:r w:rsidR="002922BC" w:rsidRPr="006409FA">
        <w:t xml:space="preserve"> </w:t>
      </w:r>
      <w:r w:rsidR="00E916D7" w:rsidRPr="006409FA">
        <w:t>Th</w:t>
      </w:r>
      <w:r w:rsidR="00D9364F">
        <w:t xml:space="preserve">e validated </w:t>
      </w:r>
      <w:r w:rsidR="00D9364F" w:rsidRPr="00D9364F">
        <w:rPr>
          <w:i/>
          <w:iCs/>
        </w:rPr>
        <w:t xml:space="preserve">marker </w:t>
      </w:r>
      <w:r w:rsidR="00D9364F">
        <w:t>hypothesis further</w:t>
      </w:r>
      <w:r w:rsidR="00E916D7" w:rsidRPr="006409FA">
        <w:t xml:space="preserve"> indicates that</w:t>
      </w:r>
      <w:r w:rsidR="00684BA2" w:rsidRPr="006409FA">
        <w:t xml:space="preserve"> </w:t>
      </w:r>
      <w:r w:rsidR="00D9364F">
        <w:t xml:space="preserve">the </w:t>
      </w:r>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r w:rsidR="00825F2C">
        <w:t>mediated</w:t>
      </w:r>
      <w:r w:rsidR="00825F2C" w:rsidRPr="006409FA">
        <w:t xml:space="preserve"> </w:t>
      </w:r>
      <w:r w:rsidR="00E916D7" w:rsidRPr="006409FA">
        <w:t>by the loss of gut commensals and their associated functions</w:t>
      </w:r>
      <w:r w:rsidR="00D9364F">
        <w:t xml:space="preserve">.  </w:t>
      </w:r>
      <w:r w:rsidR="00D9364F" w:rsidRPr="00AC26F8">
        <w:t xml:space="preserve">Recognizing that the </w:t>
      </w:r>
      <w:r w:rsidR="00825F2C">
        <w:t xml:space="preserve">increased relative abundance </w:t>
      </w:r>
      <w:r w:rsidR="00D9364F" w:rsidRPr="00AC26F8">
        <w:t xml:space="preserve">of oral bacteria </w:t>
      </w:r>
      <w:r w:rsidR="00825F2C">
        <w:t xml:space="preserve">in the gut </w:t>
      </w:r>
      <w:r w:rsidR="00D9364F" w:rsidRPr="00AC26F8">
        <w:t>does not reflect an ectopic bloom</w:t>
      </w:r>
      <w:r w:rsidR="00D9364F">
        <w:t xml:space="preserve"> will </w:t>
      </w:r>
      <w:r w:rsidR="00D9364F" w:rsidRPr="00AC26F8">
        <w:t>critically inform the interpretation of microbiome compositional data and</w:t>
      </w:r>
      <w:r w:rsidR="00D9364F">
        <w:t xml:space="preserve"> future microbiome-based</w:t>
      </w:r>
      <w:r w:rsidR="00D9364F" w:rsidRPr="00AC26F8">
        <w:t xml:space="preserve"> interventions to </w:t>
      </w:r>
      <w:r w:rsidR="00825F2C">
        <w:t>treat int</w:t>
      </w:r>
      <w:r w:rsidR="001478F3">
        <w:rPr>
          <w:rFonts w:hint="eastAsia"/>
        </w:rPr>
        <w:t>est</w:t>
      </w:r>
      <w:r w:rsidR="00825F2C">
        <w:t>inal di</w:t>
      </w:r>
      <w:r w:rsidR="00825F2C">
        <w:rPr>
          <w:rFonts w:hint="eastAsia"/>
        </w:rPr>
        <w:t>sorders</w:t>
      </w:r>
      <w:r w:rsidR="00D9364F" w:rsidRPr="00AC26F8">
        <w:t>.</w:t>
      </w:r>
    </w:p>
    <w:p w14:paraId="59EDCAB7" w14:textId="0336461F" w:rsidR="00E51A56" w:rsidRPr="006409FA" w:rsidRDefault="00E51A56" w:rsidP="00D9364F">
      <w:pPr>
        <w:ind w:firstLine="720"/>
      </w:pPr>
    </w:p>
    <w:p w14:paraId="542CBFD8" w14:textId="3481D25E" w:rsidR="00E51A56" w:rsidRPr="006409FA" w:rsidRDefault="00F76C4A" w:rsidP="000A48DA">
      <w:pPr>
        <w:jc w:val="center"/>
      </w:pPr>
      <w:r>
        <w:rPr>
          <w:noProof/>
        </w:rPr>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p>
    <w:p w14:paraId="44A42125" w14:textId="2D07D8DC" w:rsidR="005706CF" w:rsidRPr="006409FA" w:rsidRDefault="005706CF" w:rsidP="000A48DA">
      <w:r w:rsidRPr="006409FA">
        <w:rPr>
          <w:b/>
          <w:bCs/>
        </w:rPr>
        <w:lastRenderedPageBreak/>
        <w:t>Fig. 1|</w:t>
      </w:r>
      <w:r w:rsidR="00684BA2" w:rsidRPr="006409FA">
        <w:rPr>
          <w:b/>
          <w:bCs/>
        </w:rPr>
        <w:t xml:space="preserve"> Th</w:t>
      </w:r>
      <w:r w:rsidR="00E25F13" w:rsidRPr="006409FA">
        <w:rPr>
          <w:b/>
          <w:bCs/>
        </w:rPr>
        <w:t>e</w:t>
      </w:r>
      <w:r w:rsidRPr="006409FA">
        <w:rPr>
          <w:b/>
          <w:bCs/>
        </w:rPr>
        <w:t xml:space="preserve"> </w:t>
      </w:r>
      <w:r w:rsidR="00B9449E" w:rsidRPr="006409FA">
        <w:rPr>
          <w:b/>
          <w:bCs/>
          <w:i/>
          <w:iCs/>
        </w:rPr>
        <w:t>d</w:t>
      </w:r>
      <w:r w:rsidR="00C968E3" w:rsidRPr="006409FA">
        <w:rPr>
          <w:b/>
          <w:bCs/>
          <w:i/>
          <w:iCs/>
        </w:rPr>
        <w:t>river</w:t>
      </w:r>
      <w:r w:rsidR="00C968E3" w:rsidRPr="006409FA">
        <w:rPr>
          <w:b/>
          <w:bCs/>
        </w:rPr>
        <w:t xml:space="preserve"> </w:t>
      </w:r>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r w:rsidR="001755C0" w:rsidRPr="006409FA">
        <w:rPr>
          <w:b/>
          <w:bCs/>
        </w:rPr>
        <w:t>explana</w:t>
      </w:r>
      <w:r w:rsidR="001755C0">
        <w:rPr>
          <w:b/>
          <w:bCs/>
        </w:rPr>
        <w:t>tions</w:t>
      </w:r>
      <w:r w:rsidR="0065309A">
        <w:rPr>
          <w:b/>
          <w:bCs/>
        </w:rPr>
        <w:t xml:space="preserve"> to</w:t>
      </w:r>
      <w:r w:rsidR="0064264E" w:rsidRPr="006409FA">
        <w:rPr>
          <w:b/>
          <w:bCs/>
        </w:rPr>
        <w:t xml:space="preserve"> the</w:t>
      </w:r>
      <w:r w:rsidRPr="006409FA">
        <w:rPr>
          <w:b/>
          <w:bCs/>
        </w:rPr>
        <w:t xml:space="preserve"> </w:t>
      </w:r>
      <w:r w:rsidR="00684BA2" w:rsidRPr="006409FA">
        <w:rPr>
          <w:b/>
          <w:bCs/>
        </w:rPr>
        <w:t>association between</w:t>
      </w:r>
      <w:r w:rsidR="0064264E" w:rsidRPr="006409FA">
        <w:rPr>
          <w:b/>
          <w:bCs/>
        </w:rPr>
        <w:t xml:space="preserve"> </w:t>
      </w:r>
      <w:r w:rsidRPr="006409FA">
        <w:rPr>
          <w:b/>
          <w:bCs/>
        </w:rPr>
        <w:t>oral bacteria</w:t>
      </w:r>
      <w:r w:rsidR="0065309A">
        <w:rPr>
          <w:b/>
          <w:bCs/>
        </w:rPr>
        <w:t>l enrichment</w:t>
      </w:r>
      <w:r w:rsidRPr="006409FA">
        <w:rPr>
          <w:b/>
          <w:bCs/>
        </w:rPr>
        <w:t xml:space="preserve"> in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resistance to colonization by the </w:t>
      </w:r>
      <w:r w:rsidRPr="006409FA">
        <w:t xml:space="preserve">gut </w:t>
      </w:r>
      <w:r w:rsidR="00365EE5" w:rsidRPr="006409FA">
        <w:t>commensals</w:t>
      </w:r>
      <w:r w:rsidRPr="006409FA">
        <w:t xml:space="preserve">. </w:t>
      </w:r>
      <w:r w:rsidR="00365EE5" w:rsidRPr="006409FA">
        <w:t xml:space="preserve">The relative abundance of oral bacteria in feces can increase </w:t>
      </w:r>
      <w:r w:rsidR="00F6779E">
        <w:rPr>
          <w:rFonts w:hint="eastAsia"/>
        </w:rPr>
        <w:t>in</w:t>
      </w:r>
      <w:r w:rsidR="00F6779E">
        <w:t xml:space="preserve"> patients with intestinal disorders or </w:t>
      </w:r>
      <w:r w:rsidR="00365EE5" w:rsidRPr="006409FA">
        <w:rPr>
          <w:rFonts w:hint="eastAsia"/>
        </w:rPr>
        <w:t>a</w:t>
      </w:r>
      <w:r w:rsidR="00365EE5" w:rsidRPr="006409FA">
        <w:t>fter treatment with certain a</w:t>
      </w:r>
      <w:r w:rsidRPr="006409FA">
        <w:t>ntibiotics</w:t>
      </w:r>
      <w:r w:rsidR="00365EE5" w:rsidRPr="006409FA">
        <w:t>. Simple mathematics shows that th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r w:rsidR="00CB7376" w:rsidRPr="006409FA">
        <w:t>increase</w:t>
      </w:r>
      <w:r w:rsidR="008C0D1F">
        <w:rPr>
          <w:rFonts w:hint="eastAsia"/>
        </w:rPr>
        <w:t>d</w:t>
      </w:r>
      <w:r w:rsidR="00365EE5" w:rsidRPr="006409FA">
        <w:t xml:space="preserve"> </w:t>
      </w:r>
      <w:r w:rsidR="00CB7376" w:rsidRPr="006409FA">
        <w:t xml:space="preserve">absolute abundance </w:t>
      </w:r>
      <w:r w:rsidR="00365EE5" w:rsidRPr="006409FA">
        <w:t xml:space="preserve">of </w:t>
      </w:r>
      <w:r w:rsidR="00946957" w:rsidRPr="006409FA">
        <w:t xml:space="preserve">oral </w:t>
      </w:r>
      <w:r w:rsidR="009D4E6F" w:rsidRPr="006409FA">
        <w:t>bacteria</w:t>
      </w:r>
      <w:r w:rsidR="00365EE5" w:rsidRPr="006409FA">
        <w:t xml:space="preserve"> in the gut microbiome</w:t>
      </w:r>
      <w:r w:rsidR="002E5B07">
        <w:t xml:space="preserve"> and the increased population density </w:t>
      </w:r>
      <w:r w:rsidR="00365EE5" w:rsidRPr="006409FA">
        <w:t>drive</w:t>
      </w:r>
      <w:r w:rsidR="002E5B07">
        <w:t>s</w:t>
      </w:r>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r w:rsidR="002E5B07">
        <w:t>it may be caused by</w:t>
      </w:r>
      <w:r w:rsidR="00365EE5" w:rsidRPr="006409FA">
        <w:t xml:space="preserve"> decrease</w:t>
      </w:r>
      <w:r w:rsidR="006D6E80">
        <w:t>d</w:t>
      </w:r>
      <w:r w:rsidR="00365EE5" w:rsidRPr="006409FA">
        <w:t xml:space="preserve"> absolute numbers of gut commensals</w:t>
      </w:r>
      <w:r w:rsidR="002E5B07">
        <w:t xml:space="preserve"> and the gut bacterial depletion </w:t>
      </w:r>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5814188F" w:rsidR="00397EB4" w:rsidRPr="006409FA" w:rsidRDefault="00D03507" w:rsidP="000A48DA">
      <w:pPr>
        <w:rPr>
          <w:b/>
        </w:rPr>
      </w:pPr>
      <w:r w:rsidRPr="006409FA">
        <w:rPr>
          <w:b/>
        </w:rPr>
        <w:t>A</w:t>
      </w:r>
      <w:r w:rsidR="00397EB4" w:rsidRPr="006409FA">
        <w:rPr>
          <w:b/>
        </w:rPr>
        <w:t>ntibiotic</w:t>
      </w:r>
      <w:r w:rsidR="00B15FE6">
        <w:rPr>
          <w:b/>
        </w:rPr>
        <w:t>s</w:t>
      </w:r>
      <w:r w:rsidRPr="006409FA">
        <w:rPr>
          <w:b/>
        </w:rPr>
        <w:t xml:space="preserve"> deplete gut commensals</w:t>
      </w:r>
      <w:r w:rsidR="008705D9" w:rsidRPr="006409FA">
        <w:rPr>
          <w:b/>
        </w:rPr>
        <w:t xml:space="preserve"> </w:t>
      </w:r>
      <w:r w:rsidR="00B15FE6">
        <w:rPr>
          <w:b/>
        </w:rPr>
        <w:t xml:space="preserve">in mice </w:t>
      </w:r>
      <w:r w:rsidR="008705D9" w:rsidRPr="006409FA">
        <w:rPr>
          <w:b/>
        </w:rPr>
        <w:t>and</w:t>
      </w:r>
      <w:r w:rsidR="00474487" w:rsidRPr="006409FA">
        <w:rPr>
          <w:b/>
        </w:rPr>
        <w:t xml:space="preserve"> raises </w:t>
      </w:r>
      <w:r w:rsidR="00B15FE6">
        <w:rPr>
          <w:b/>
        </w:rPr>
        <w:t>relative abundance</w:t>
      </w:r>
      <w:r w:rsidR="00B15FE6" w:rsidRPr="006409FA">
        <w:rPr>
          <w:b/>
        </w:rPr>
        <w:t xml:space="preserve"> </w:t>
      </w:r>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0AE21F42" w14:textId="0E39B605" w:rsidR="006D09FF" w:rsidRPr="006409FA" w:rsidRDefault="00016FF8" w:rsidP="000A48DA">
      <w:r>
        <w:t xml:space="preserve">The two hypotheses in </w:t>
      </w:r>
      <w:r w:rsidRPr="00683D28">
        <w:rPr>
          <w:highlight w:val="yellow"/>
        </w:rPr>
        <w:t>Fig. 1</w:t>
      </w:r>
      <w:r>
        <w:t xml:space="preserve"> differ by whether </w:t>
      </w:r>
      <w:r w:rsidR="00B32302" w:rsidRPr="006409FA">
        <w:t xml:space="preserve">the </w:t>
      </w:r>
      <w:r>
        <w:t xml:space="preserve">relative </w:t>
      </w:r>
      <w:r w:rsidR="00B32302" w:rsidRPr="006409FA">
        <w:t>enrichment of oral bacteria in feces could happen without a rise in their absolute abundance (</w:t>
      </w:r>
      <w:r w:rsidR="00B32302" w:rsidRPr="00016FF8">
        <w:rPr>
          <w:highlight w:val="yellow"/>
        </w:rPr>
        <w:t>Fig. 1</w:t>
      </w:r>
      <w:r w:rsidR="00B32302" w:rsidRPr="006409FA">
        <w:t>). To</w:t>
      </w:r>
      <w:r w:rsidR="002A77FE">
        <w:t xml:space="preserve"> distinguish the two hypotheses</w:t>
      </w:r>
      <w:r w:rsidR="00B32302" w:rsidRPr="006409FA">
        <w:t xml:space="preserve">, we </w:t>
      </w:r>
      <w:r w:rsidR="009303FC" w:rsidRPr="006409FA">
        <w:t xml:space="preserve">treated </w:t>
      </w:r>
      <w:r w:rsidR="00F93F94" w:rsidRPr="006409FA">
        <w:t>3</w:t>
      </w:r>
      <w:r w:rsidR="00474487" w:rsidRPr="006409FA">
        <w:t xml:space="preserve"> individually</w:t>
      </w:r>
      <w:r w:rsidR="00F823E5" w:rsidRPr="006409FA">
        <w:t xml:space="preserve"> </w:t>
      </w:r>
      <w:r w:rsidR="00474487" w:rsidRPr="006409FA">
        <w:t>housed</w:t>
      </w:r>
      <w:r w:rsidR="00FD7B99" w:rsidRPr="006409FA">
        <w:t xml:space="preserve"> </w:t>
      </w:r>
      <w:r w:rsidR="009303FC" w:rsidRPr="006409FA">
        <w:t xml:space="preserve">mice with </w:t>
      </w:r>
      <w:r w:rsidR="00416552" w:rsidRPr="006409FA">
        <w:t xml:space="preserve">an antibiotic cocktail </w:t>
      </w:r>
      <w:r w:rsidR="00416552">
        <w:t xml:space="preserve">of </w:t>
      </w:r>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r w:rsidR="00416552">
        <w:t xml:space="preserve"> </w:t>
      </w:r>
      <w:r w:rsidR="0036662B">
        <w:t>known to deplete</w:t>
      </w:r>
      <w:r w:rsidR="00035F22">
        <w:t xml:space="preserve"> murine</w:t>
      </w:r>
      <w:r w:rsidR="0036662B">
        <w:t xml:space="preserve"> gut bacteria </w:t>
      </w:r>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r w:rsidR="0057419B">
        <w:t xml:space="preserve"> </w:t>
      </w:r>
      <w:r w:rsidR="009303FC" w:rsidRPr="006409FA">
        <w:t>for a week (</w:t>
      </w:r>
      <w:r w:rsidR="009303FC" w:rsidRPr="006409FA">
        <w:rPr>
          <w:highlight w:val="yellow"/>
        </w:rPr>
        <w:t>Fig. 2A</w:t>
      </w:r>
      <w:r w:rsidR="009303FC" w:rsidRPr="006409FA">
        <w:t>)</w:t>
      </w:r>
      <w:r w:rsidR="0036662B">
        <w:t xml:space="preserve"> </w:t>
      </w:r>
      <w:r w:rsidR="00683D28">
        <w:t>and measured their quantitative profiles via qPCR.</w:t>
      </w:r>
      <w:r w:rsidR="00474487" w:rsidRPr="006409FA">
        <w:t xml:space="preserve"> </w:t>
      </w:r>
      <w:r w:rsidR="001C0B2A" w:rsidRPr="006409FA">
        <w:t xml:space="preserve">We </w:t>
      </w:r>
      <w:r w:rsidR="00A1409A">
        <w:t xml:space="preserve">first </w:t>
      </w:r>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r w:rsidR="00F10E7E">
        <w:t xml:space="preserve"> (</w:t>
      </w:r>
      <w:r w:rsidR="00106BBF" w:rsidRPr="006409FA">
        <w:t xml:space="preserve">prior to </w:t>
      </w:r>
      <w:r w:rsidR="002E3AA4" w:rsidRPr="006409FA">
        <w:t xml:space="preserve">the </w:t>
      </w:r>
      <w:r w:rsidR="00E07586" w:rsidRPr="006409FA">
        <w:t>antibiotics</w:t>
      </w:r>
      <w:r w:rsidR="00F10E7E">
        <w:t xml:space="preserve">) </w:t>
      </w:r>
      <w:r w:rsidR="00041344" w:rsidRPr="006409FA">
        <w:t>as well as</w:t>
      </w:r>
      <w:r w:rsidR="001C0B2A" w:rsidRPr="006409FA">
        <w:t xml:space="preserve"> the</w:t>
      </w:r>
      <w:r w:rsidR="00955030" w:rsidRPr="006409FA">
        <w:t xml:space="preserve"> fecal </w:t>
      </w:r>
      <w:r w:rsidR="001C0B2A" w:rsidRPr="006409FA">
        <w:t>microbiome</w:t>
      </w:r>
      <w:r w:rsidR="00F10E7E">
        <w:t>s</w:t>
      </w:r>
      <w:r w:rsidR="001C0B2A" w:rsidRPr="006409FA">
        <w:t xml:space="preserve"> </w:t>
      </w:r>
      <w:r w:rsidR="00955030" w:rsidRPr="006409FA">
        <w:t>on day 8</w:t>
      </w:r>
      <w:r w:rsidR="001C0B2A" w:rsidRPr="006409FA">
        <w:t xml:space="preserve">. As expected, the </w:t>
      </w:r>
      <w:r w:rsidR="006D751F">
        <w:t>baseline</w:t>
      </w:r>
      <w:r w:rsidR="006D751F" w:rsidRPr="006409FA">
        <w:t xml:space="preserve"> </w:t>
      </w:r>
      <w:r w:rsidR="006D751F">
        <w:t>compositions</w:t>
      </w:r>
      <w:r w:rsidR="006D751F" w:rsidRPr="006409FA">
        <w:t xml:space="preserve"> </w:t>
      </w:r>
      <w:r w:rsidR="001C0B2A" w:rsidRPr="006409FA">
        <w:t xml:space="preserve">of the oral and fecal </w:t>
      </w:r>
      <w:r w:rsidR="006D751F">
        <w:t xml:space="preserve">bacterial </w:t>
      </w:r>
      <w:r w:rsidR="001C0B2A" w:rsidRPr="006409FA">
        <w:t>communit</w:t>
      </w:r>
      <w:r w:rsidR="006D751F">
        <w:t>ies</w:t>
      </w:r>
      <w:r w:rsidR="001C0B2A" w:rsidRPr="006409FA">
        <w:t xml:space="preserve"> were distinct</w:t>
      </w:r>
      <w:r w:rsidR="000F2A40" w:rsidRPr="006409FA">
        <w:t>,</w:t>
      </w:r>
      <w:r w:rsidR="00A67999" w:rsidRPr="006409FA">
        <w:t xml:space="preserve"> reflecting the</w:t>
      </w:r>
      <w:r w:rsidR="00090D13">
        <w:t>ir</w:t>
      </w:r>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r w:rsidR="000F2A40" w:rsidRPr="006409FA">
        <w:t>antibiotics</w:t>
      </w:r>
      <w:r w:rsidR="001C0B2A" w:rsidRPr="006409FA">
        <w:t>, the</w:t>
      </w:r>
      <w:r w:rsidR="002C2519" w:rsidRPr="006409FA">
        <w:t xml:space="preserve"> </w:t>
      </w:r>
      <w:r w:rsidR="0064115D">
        <w:t xml:space="preserve">post-treatment </w:t>
      </w:r>
      <w:r w:rsidR="00106BBF" w:rsidRPr="006409FA">
        <w:t xml:space="preserve">fecal </w:t>
      </w:r>
      <w:r w:rsidR="001C0B2A" w:rsidRPr="006409FA">
        <w:t>microbiome</w:t>
      </w:r>
      <w:r w:rsidR="005964C2">
        <w:t>s</w:t>
      </w:r>
      <w:r w:rsidR="001C0B2A" w:rsidRPr="006409FA">
        <w:t xml:space="preserve"> </w:t>
      </w:r>
      <w:r w:rsidR="000F2A40" w:rsidRPr="006409FA">
        <w:t>w</w:t>
      </w:r>
      <w:r w:rsidR="005964C2">
        <w:t>ere</w:t>
      </w:r>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the</w:t>
      </w:r>
      <w:r w:rsidR="005964C2">
        <w:t>ir corresponding</w:t>
      </w:r>
      <w:r w:rsidR="00106BBF" w:rsidRPr="006409FA">
        <w:t xml:space="preserve"> </w:t>
      </w:r>
      <w:r w:rsidR="00C33710" w:rsidRPr="006409FA">
        <w:t xml:space="preserve">pre-treatment </w:t>
      </w:r>
      <w:r w:rsidR="00106BBF" w:rsidRPr="006409FA">
        <w:t xml:space="preserve">oral </w:t>
      </w:r>
      <w:r w:rsidR="001C0B2A" w:rsidRPr="006409FA">
        <w:t>microbiome</w:t>
      </w:r>
      <w:r w:rsidR="005964C2">
        <w:t>s</w:t>
      </w:r>
      <w:r w:rsidR="001C0B2A" w:rsidRPr="006409FA">
        <w:t xml:space="preserve"> </w:t>
      </w:r>
      <w:r w:rsidR="00736E6F" w:rsidRPr="006409FA">
        <w:t xml:space="preserve">than the </w:t>
      </w:r>
      <w:r w:rsidR="00C33710" w:rsidRPr="006409FA">
        <w:t xml:space="preserve">pre-treatment </w:t>
      </w:r>
      <w:r w:rsidR="00736E6F" w:rsidRPr="006409FA">
        <w:t xml:space="preserve">fecal </w:t>
      </w:r>
      <w:r w:rsidR="001C0B2A" w:rsidRPr="006409FA">
        <w:t>microbiome</w:t>
      </w:r>
      <w:r w:rsidR="005964C2">
        <w:t>s</w:t>
      </w:r>
      <w:r w:rsidR="001C0B2A" w:rsidRPr="006409FA">
        <w:t xml:space="preserve"> </w:t>
      </w:r>
      <w:r w:rsidR="00106BBF" w:rsidRPr="006409FA">
        <w:t>(</w:t>
      </w:r>
      <w:r w:rsidR="00106BBF" w:rsidRPr="006409FA">
        <w:rPr>
          <w:highlight w:val="yellow"/>
        </w:rPr>
        <w:t xml:space="preserve">Fig. </w:t>
      </w:r>
      <w:r w:rsidR="00292DE9" w:rsidRPr="006409FA">
        <w:rPr>
          <w:highlight w:val="yellow"/>
        </w:rPr>
        <w:t>2C</w:t>
      </w:r>
      <w:r w:rsidR="00106BBF" w:rsidRPr="006409FA">
        <w:t>). 10%-20% ASVs</w:t>
      </w:r>
      <w:r w:rsidR="00163199">
        <w:t xml:space="preserve"> (amplicon sequence variants)</w:t>
      </w:r>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 xml:space="preserve">present in the pre-treatment </w:t>
      </w:r>
      <w:r w:rsidR="00106BBF" w:rsidRPr="006409FA">
        <w:t>oral</w:t>
      </w:r>
      <w:r w:rsidR="000F2A40" w:rsidRPr="006409FA">
        <w:t xml:space="preserve"> samples</w:t>
      </w:r>
      <w:r w:rsidR="00106BBF" w:rsidRPr="006409FA">
        <w:t xml:space="preserve"> </w:t>
      </w:r>
      <w:r w:rsidR="001C0B2A" w:rsidRPr="006409FA">
        <w:t xml:space="preserve">and </w:t>
      </w:r>
      <w:r w:rsidR="0092425E" w:rsidRPr="006409FA">
        <w:t xml:space="preserve">not </w:t>
      </w:r>
      <w:r w:rsidR="00314FCE" w:rsidRPr="006409FA">
        <w:t xml:space="preserve">in </w:t>
      </w:r>
      <w:r w:rsidR="0092425E" w:rsidRPr="006409FA">
        <w:t xml:space="preserve">the fecal </w:t>
      </w:r>
      <w:r w:rsidR="000F2A40" w:rsidRPr="006409FA">
        <w:t xml:space="preserve">samples </w:t>
      </w:r>
      <w:r w:rsidR="00106BBF" w:rsidRPr="006409FA">
        <w:t>(</w:t>
      </w:r>
      <w:r w:rsidR="00106BBF" w:rsidRPr="006409FA">
        <w:rPr>
          <w:highlight w:val="yellow"/>
        </w:rPr>
        <w:t>Fig. 2</w:t>
      </w:r>
      <w:r w:rsidR="00195F73" w:rsidRPr="006409FA">
        <w:rPr>
          <w:highlight w:val="yellow"/>
        </w:rPr>
        <w:t>D</w:t>
      </w:r>
      <w:r w:rsidR="00106BBF" w:rsidRPr="006409FA">
        <w:t>).</w:t>
      </w:r>
      <w:r w:rsidR="00195F73" w:rsidRPr="006409FA">
        <w:t xml:space="preserve"> </w:t>
      </w:r>
      <w:r w:rsidR="008A2772" w:rsidRPr="006409FA">
        <w:t>We next quantified the</w:t>
      </w:r>
      <w:r w:rsidR="00EB3B42">
        <w:t xml:space="preserve"> relative and absolute</w:t>
      </w:r>
      <w:r w:rsidR="008A2772" w:rsidRPr="006409FA">
        <w:t xml:space="preserve"> abundance</w:t>
      </w:r>
      <w:r w:rsidR="00EB3B42">
        <w:t>s</w:t>
      </w:r>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r w:rsidR="00EB3B42">
        <w:t>(</w:t>
      </w:r>
      <w:r w:rsidR="006D751F">
        <w:t xml:space="preserve">&gt; 0.01% </w:t>
      </w:r>
      <w:r w:rsidR="002E43C2" w:rsidRPr="006409FA">
        <w:t xml:space="preserve">across </w:t>
      </w:r>
      <w:r w:rsidR="003669AF" w:rsidRPr="006409FA">
        <w:t>pre-treatment</w:t>
      </w:r>
      <w:r w:rsidR="007820C9" w:rsidRPr="006409FA">
        <w:t xml:space="preserve"> </w:t>
      </w:r>
      <w:r w:rsidR="002E43C2" w:rsidRPr="006409FA">
        <w:t>oral samples</w:t>
      </w:r>
      <w:r w:rsidR="009D3CF7">
        <w:t xml:space="preserve"> and ≤ 0.01% </w:t>
      </w:r>
      <w:r w:rsidR="006D09FF" w:rsidRPr="006409FA">
        <w:t xml:space="preserve">on average </w:t>
      </w:r>
      <w:r w:rsidR="009C1381" w:rsidRPr="006409FA">
        <w:t>across</w:t>
      </w:r>
      <w:r w:rsidR="007820C9" w:rsidRPr="006409FA">
        <w:t xml:space="preserve"> </w:t>
      </w:r>
      <w:r w:rsidR="003669AF" w:rsidRPr="006409FA">
        <w:t>pre-treatment</w:t>
      </w:r>
      <w:r w:rsidR="009C1381" w:rsidRPr="006409FA">
        <w:t xml:space="preserve"> </w:t>
      </w:r>
      <w:r w:rsidR="00B078E2" w:rsidRPr="006409FA">
        <w:t>fecal s</w:t>
      </w:r>
      <w:r w:rsidR="009C1381" w:rsidRPr="006409FA">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r w:rsidR="00EB3B42">
        <w:t xml:space="preserve">total relative </w:t>
      </w:r>
      <w:r w:rsidR="000F2A40" w:rsidRPr="006409FA">
        <w:t>abundance of these oral</w:t>
      </w:r>
      <w:r w:rsidR="00AD772F">
        <w:t>-typical</w:t>
      </w:r>
      <w:r w:rsidR="000F2A40" w:rsidRPr="006409FA">
        <w:t xml:space="preserve"> ASVs </w:t>
      </w:r>
      <w:r w:rsidR="00EB3B42">
        <w:t xml:space="preserve">in the feces </w:t>
      </w:r>
      <w:r w:rsidR="008A2772" w:rsidRPr="006409FA">
        <w:t>from</w:t>
      </w:r>
      <w:r w:rsidR="00E72ADF" w:rsidRPr="006409FA">
        <w:t xml:space="preserve"> 0</w:t>
      </w:r>
      <w:r w:rsidR="00270CD6">
        <w:t>.03</w:t>
      </w:r>
      <w:r w:rsidR="00E72ADF" w:rsidRPr="006409FA">
        <w:t xml:space="preserve">% to </w:t>
      </w:r>
      <w:r w:rsidR="00270CD6">
        <w:t>27.2</w:t>
      </w:r>
      <w:r w:rsidR="00E72ADF" w:rsidRPr="006409FA">
        <w:t xml:space="preserve">% </w:t>
      </w:r>
      <w:r w:rsidR="006D09FF" w:rsidRPr="006409FA">
        <w:t>on average</w:t>
      </w:r>
      <w:r w:rsidR="00EB3B42">
        <w:t xml:space="preserve"> across the three mice</w:t>
      </w:r>
      <w:r w:rsidR="006D09FF" w:rsidRPr="006409FA">
        <w:t xml:space="preserve"> </w:t>
      </w:r>
      <w:r w:rsidR="00E72ADF" w:rsidRPr="006409FA">
        <w:t>(</w:t>
      </w:r>
      <w:r w:rsidR="00E72ADF" w:rsidRPr="006409FA">
        <w:rPr>
          <w:highlight w:val="yellow"/>
        </w:rPr>
        <w:t>Fig. 2E</w:t>
      </w:r>
      <w:r w:rsidR="00E72ADF" w:rsidRPr="006409FA">
        <w:t>)</w:t>
      </w:r>
      <w:r w:rsidR="008A2772" w:rsidRPr="006409FA">
        <w:t xml:space="preserve">. </w:t>
      </w:r>
      <w:r w:rsidR="00D21AE7" w:rsidRPr="006409FA">
        <w:t>A quantification of the</w:t>
      </w:r>
      <w:r w:rsidR="006D09FF" w:rsidRPr="006409FA">
        <w:t>ir</w:t>
      </w:r>
      <w:r w:rsidR="00D21AE7" w:rsidRPr="006409FA">
        <w:t xml:space="preserve"> </w:t>
      </w:r>
      <w:r w:rsidR="00EB3B42">
        <w:t>density</w:t>
      </w:r>
      <w:r w:rsidR="00D21AE7" w:rsidRPr="006409FA">
        <w:t xml:space="preserve"> show</w:t>
      </w:r>
      <w:r w:rsidR="006D09FF" w:rsidRPr="006409FA">
        <w:t>s</w:t>
      </w:r>
      <w:r w:rsidR="00D21AE7" w:rsidRPr="006409FA">
        <w:t xml:space="preserve">, however, that </w:t>
      </w:r>
      <w:r w:rsidR="008A2772" w:rsidRPr="006409FA">
        <w:t>the relative enrichment</w:t>
      </w:r>
      <w:r w:rsidR="00CE4CB7">
        <w:t xml:space="preserve"> of oral bacteria</w:t>
      </w:r>
      <w:r w:rsidR="008A2772" w:rsidRPr="006409FA">
        <w:t xml:space="preserve"> was not due to an increase in </w:t>
      </w:r>
      <w:r w:rsidR="00AD772F">
        <w:t>their</w:t>
      </w:r>
      <w:r w:rsidR="005B672A">
        <w:t xml:space="preserve"> </w:t>
      </w:r>
      <w:r w:rsidR="008A2772" w:rsidRPr="006409FA">
        <w:t>absolute</w:t>
      </w:r>
      <w:r w:rsidR="00B93C52" w:rsidRPr="006409FA">
        <w:t xml:space="preserve"> abundance</w:t>
      </w:r>
      <w:r w:rsidR="005B672A">
        <w:t>,</w:t>
      </w:r>
      <w:r w:rsidR="00CE4CB7">
        <w:t xml:space="preserve"> which </w:t>
      </w:r>
      <w:proofErr w:type="gramStart"/>
      <w:r w:rsidR="008A2772" w:rsidRPr="006409FA">
        <w:t>actually</w:t>
      </w:r>
      <w:r w:rsidR="00447E15" w:rsidRPr="006409FA">
        <w:t xml:space="preserve"> </w:t>
      </w:r>
      <w:r w:rsidR="006732C1" w:rsidRPr="006409FA">
        <w:t>decreased</w:t>
      </w:r>
      <w:proofErr w:type="gramEnd"/>
      <w:r w:rsidR="00E72ADF" w:rsidRPr="006409FA">
        <w:t xml:space="preserve"> by half a log</w:t>
      </w:r>
      <w:r w:rsidR="00A062CC" w:rsidRPr="006409FA">
        <w:t xml:space="preserve"> </w:t>
      </w:r>
      <w:r w:rsidR="00E72ADF" w:rsidRPr="006409FA">
        <w:t>(</w:t>
      </w:r>
      <w:r w:rsidR="00E72ADF" w:rsidRPr="006409FA">
        <w:rPr>
          <w:highlight w:val="yellow"/>
        </w:rPr>
        <w:t>Fig. 2F</w:t>
      </w:r>
      <w:r w:rsidR="00E72ADF" w:rsidRPr="006409FA">
        <w:t>)</w:t>
      </w:r>
      <w:r w:rsidR="00CE4CB7">
        <w:t>. Therefore, the relative enrichment</w:t>
      </w:r>
      <w:r w:rsidR="00CC75B9" w:rsidRPr="006409FA">
        <w:t xml:space="preserve"> </w:t>
      </w:r>
      <w:r w:rsidR="00CE4CB7">
        <w:t xml:space="preserve">was driven by </w:t>
      </w:r>
      <w:r w:rsidR="008A2772" w:rsidRPr="006409FA">
        <w:t>a much greater decrease</w:t>
      </w:r>
      <w:r w:rsidR="00CE4CB7">
        <w:t xml:space="preserve"> (</w:t>
      </w:r>
      <w:r w:rsidR="00057E2B">
        <w:t>&gt;</w:t>
      </w:r>
      <w:r w:rsidR="00B65CA6">
        <w:t>5000 fold</w:t>
      </w:r>
      <w:r w:rsidR="00CE4CB7">
        <w:t>)</w:t>
      </w:r>
      <w:r w:rsidR="008A2772" w:rsidRPr="006409FA">
        <w:t xml:space="preserve"> in the absolute abundances of gut </w:t>
      </w:r>
      <w:r w:rsidR="00D21AE7" w:rsidRPr="006409FA">
        <w:t>commensals after antibiotic treatment</w:t>
      </w:r>
      <w:r w:rsidR="008A2772" w:rsidRPr="006409FA">
        <w:t xml:space="preserve">. </w:t>
      </w:r>
    </w:p>
    <w:p w14:paraId="7249D676" w14:textId="1838A283" w:rsidR="004D29B0" w:rsidRPr="006409FA" w:rsidRDefault="00851440" w:rsidP="00B758C4">
      <w:pPr>
        <w:ind w:firstLine="720"/>
      </w:pPr>
      <w:r w:rsidRPr="006409FA">
        <w:t>The</w:t>
      </w:r>
      <w:r w:rsidR="00D21AE7" w:rsidRPr="006409FA">
        <w:t xml:space="preserve"> </w:t>
      </w:r>
      <w:r w:rsidR="006D09FF" w:rsidRPr="006409FA">
        <w:t xml:space="preserve">results from our simple </w:t>
      </w:r>
      <w:r w:rsidR="001360B8">
        <w:t xml:space="preserve">mouse </w:t>
      </w:r>
      <w:r w:rsidR="006D09FF" w:rsidRPr="006409FA">
        <w:t>experiment</w:t>
      </w:r>
      <w:r w:rsidR="001360B8">
        <w:t xml:space="preserve"> supports the </w:t>
      </w:r>
      <w:r w:rsidR="001360B8" w:rsidRPr="001360B8">
        <w:rPr>
          <w:i/>
          <w:iCs/>
        </w:rPr>
        <w:t>marker</w:t>
      </w:r>
      <w:r w:rsidR="001360B8">
        <w:t xml:space="preserve"> hypothesis:</w:t>
      </w:r>
      <w:r w:rsidR="006D09FF" w:rsidRPr="006409FA">
        <w:t xml:space="preserve"> </w:t>
      </w:r>
      <w:r w:rsidR="00D21AE7" w:rsidRPr="006409FA">
        <w:t xml:space="preserve">the </w:t>
      </w:r>
      <w:r w:rsidR="001360B8">
        <w:t xml:space="preserve">relative </w:t>
      </w:r>
      <w:r w:rsidR="00D21AE7" w:rsidRPr="006409FA">
        <w:t>enrichment of oral bacteria in</w:t>
      </w:r>
      <w:r w:rsidR="009F2F70">
        <w:t xml:space="preserve"> the</w:t>
      </w:r>
      <w:r w:rsidR="00D21AE7" w:rsidRPr="006409FA">
        <w:t xml:space="preserve"> feces </w:t>
      </w:r>
      <w:r w:rsidR="001360B8">
        <w:t>is</w:t>
      </w:r>
      <w:r w:rsidR="00D21AE7" w:rsidRPr="006409FA">
        <w:t xml:space="preserve"> caused by the loss of gut commensals</w:t>
      </w:r>
      <w:r w:rsidR="001360B8">
        <w:t xml:space="preserve">. </w:t>
      </w:r>
      <w:r w:rsidR="006D09FF" w:rsidRPr="006409FA">
        <w:t>If this is</w:t>
      </w:r>
      <w:r w:rsidR="001360B8">
        <w:t xml:space="preserve"> universally</w:t>
      </w:r>
      <w:r w:rsidR="006D09FF" w:rsidRPr="006409FA">
        <w:t xml:space="preserve"> true</w:t>
      </w:r>
      <w:r w:rsidR="001360B8">
        <w:t>,</w:t>
      </w:r>
      <w:r w:rsidR="006D09FF" w:rsidRPr="006409FA">
        <w:t xml:space="preserve"> we should be able to determine </w:t>
      </w:r>
      <w:r w:rsidR="00163199">
        <w:t xml:space="preserve">the antibiotic-induced gut microbiome </w:t>
      </w:r>
      <w:r w:rsidR="006D09FF" w:rsidRPr="006409FA">
        <w:t>damage by quantifying the relative abundance of oral bacteria in feces.</w:t>
      </w:r>
      <w:r w:rsidR="006D09FF" w:rsidRPr="006409FA">
        <w:rPr>
          <w:bCs/>
        </w:rPr>
        <w:t xml:space="preserve"> However, m</w:t>
      </w:r>
      <w:r w:rsidR="00A72085" w:rsidRPr="006409FA">
        <w:t xml:space="preserve">ost </w:t>
      </w:r>
      <w:r w:rsidR="00163199" w:rsidRPr="006409FA">
        <w:t>microbiome</w:t>
      </w:r>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ould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142AC8" w:rsidRPr="006409FA">
        <w:t xml:space="preserve"> To </w:t>
      </w:r>
      <w:r w:rsidR="00163199">
        <w:t>identify oral bacteria</w:t>
      </w:r>
      <w:r w:rsidR="00D30E1A">
        <w:t>l DNAs</w:t>
      </w:r>
      <w:r w:rsidR="00163199">
        <w:t xml:space="preserve"> in mouse feces</w:t>
      </w:r>
      <w:r w:rsidR="00142AC8" w:rsidRPr="006409FA">
        <w:t xml:space="preserve">, </w:t>
      </w:r>
      <w:r w:rsidR="00DF1D77" w:rsidRPr="006409FA">
        <w:t>we</w:t>
      </w:r>
      <w:r w:rsidR="00163199">
        <w:t xml:space="preserve"> </w:t>
      </w:r>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r w:rsidR="007E2D1D" w:rsidRPr="006409FA">
        <w:t xml:space="preserve">found in the oral </w:t>
      </w:r>
      <w:r w:rsidR="00163199">
        <w:t>cavity</w:t>
      </w:r>
      <w:r w:rsidR="00163199" w:rsidRPr="006409FA">
        <w:t xml:space="preserve"> </w:t>
      </w:r>
      <w:r w:rsidR="007E2D1D" w:rsidRPr="006409FA">
        <w:t xml:space="preserve">of mice but </w:t>
      </w:r>
      <w:r w:rsidR="00163199">
        <w:t>not</w:t>
      </w:r>
      <w:r w:rsidR="007E2D1D" w:rsidRPr="006409FA">
        <w:t xml:space="preserve"> found in their </w:t>
      </w:r>
      <w:r w:rsidR="001D277B" w:rsidRPr="006409FA">
        <w:t>gut</w:t>
      </w:r>
      <w:r w:rsidR="008D0259" w:rsidRPr="006409FA">
        <w:t xml:space="preserve">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r w:rsidR="000849A6">
        <w:t xml:space="preserve">reference </w:t>
      </w:r>
      <w:r w:rsidR="007E2D1D" w:rsidRPr="006409FA">
        <w:t xml:space="preserve">database </w:t>
      </w:r>
      <w:r w:rsidR="00620E77" w:rsidRPr="006409FA">
        <w:t>allow</w:t>
      </w:r>
      <w:r w:rsidR="006D09FF" w:rsidRPr="006409FA">
        <w:t>s</w:t>
      </w:r>
      <w:r w:rsidR="00620E77" w:rsidRPr="006409FA">
        <w:t xml:space="preserve"> us to </w:t>
      </w:r>
      <w:r w:rsidR="000849A6">
        <w:t xml:space="preserve">identify ASVs of oral origin by exact sequence match and to </w:t>
      </w:r>
      <w:r w:rsidR="007E2D1D" w:rsidRPr="006409FA">
        <w:t xml:space="preserve">estimate the </w:t>
      </w:r>
      <w:r w:rsidR="000849A6">
        <w:t xml:space="preserve">total </w:t>
      </w:r>
      <w:r w:rsidR="007E2D1D" w:rsidRPr="006409FA">
        <w:t>fraction</w:t>
      </w:r>
      <w:r w:rsidR="000849A6">
        <w:t>s</w:t>
      </w:r>
      <w:r w:rsidR="007E2D1D" w:rsidRPr="006409FA">
        <w:t xml:space="preserve"> of oral bacteria in </w:t>
      </w:r>
      <w:r w:rsidR="00D5099D">
        <w:t>fecal samples</w:t>
      </w:r>
      <w:r w:rsidR="000663CD" w:rsidRPr="006409FA">
        <w:t>.</w:t>
      </w:r>
      <w:r w:rsidR="00B758C4">
        <w:t xml:space="preserve"> </w:t>
      </w:r>
      <w:r w:rsidR="006D09FF" w:rsidRPr="006409FA">
        <w:t>To validate this approach we analyzed published data from mice</w:t>
      </w:r>
      <w:r w:rsidR="00A72085" w:rsidRPr="006409FA">
        <w:t xml:space="preserve"> t</w:t>
      </w:r>
      <w:r w:rsidR="00367A45" w:rsidRPr="006409FA">
        <w:t xml:space="preserve">reated with </w:t>
      </w:r>
      <w:r w:rsidR="006D09FF" w:rsidRPr="006409FA">
        <w:t xml:space="preserve">an </w:t>
      </w:r>
      <w:r w:rsidR="007B2F80" w:rsidRPr="006409FA">
        <w:t xml:space="preserve">antibiotic cocktail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r w:rsidR="007E7E5A">
        <w:t xml:space="preserve"> mouse experiment</w:t>
      </w:r>
      <w:r w:rsidR="00D3283B" w:rsidRPr="006409FA">
        <w:t xml:space="preserve">, </w:t>
      </w:r>
      <w:r w:rsidR="00EF034C" w:rsidRPr="006409FA">
        <w:t xml:space="preserve">antibiotics enriched </w:t>
      </w:r>
      <w:r w:rsidR="00354BA5" w:rsidRPr="006409FA">
        <w:t>three</w:t>
      </w:r>
      <w:r w:rsidR="007E7E5A">
        <w:t xml:space="preserve"> oral</w:t>
      </w:r>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lastRenderedPageBreak/>
        <w:t>Escherichia-Shigella</w:t>
      </w:r>
      <w:r w:rsidR="00D3283B" w:rsidRPr="006409FA">
        <w:t xml:space="preserve"> </w:t>
      </w:r>
      <w:r w:rsidR="007E7E5A">
        <w:t xml:space="preserve">in the feces </w:t>
      </w:r>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 xml:space="preserve">did not increas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proofErr w:type="gramStart"/>
      <w:r w:rsidR="00504248">
        <w:t>2</w:t>
      </w:r>
      <w:r w:rsidR="00B53674">
        <w:t>4.7</w:t>
      </w:r>
      <w:r w:rsidR="00024043" w:rsidRPr="006409FA">
        <w:t xml:space="preserve"> fold</w:t>
      </w:r>
      <w:proofErr w:type="gramEnd"/>
      <w:r w:rsidR="00024043" w:rsidRPr="006409FA">
        <w:t xml:space="preserve"> on average (</w:t>
      </w:r>
      <w:r w:rsidR="00024043" w:rsidRPr="006409FA">
        <w:rPr>
          <w:highlight w:val="yellow"/>
        </w:rPr>
        <w:t>Fig. 2I</w:t>
      </w:r>
      <w:r w:rsidR="00024043" w:rsidRPr="006409FA">
        <w:t xml:space="preserve">, left). </w:t>
      </w:r>
      <w:r w:rsidR="00D3283B" w:rsidRPr="006409FA">
        <w:t xml:space="preserve">The absolute abundances of gut bacteria </w:t>
      </w:r>
      <w:r w:rsidR="00A90576" w:rsidRPr="006409FA">
        <w:t>decreased</w:t>
      </w:r>
      <w:r w:rsidR="00D3283B" w:rsidRPr="006409FA">
        <w:t xml:space="preserve"> even more </w:t>
      </w:r>
      <w:r w:rsidR="00D3283B" w:rsidRPr="00504248">
        <w:t xml:space="preserve">by </w:t>
      </w:r>
      <w:proofErr w:type="gramStart"/>
      <w:r w:rsidR="00504248">
        <w:t>189</w:t>
      </w:r>
      <w:r w:rsidR="00B53674">
        <w:t>.2</w:t>
      </w:r>
      <w:r w:rsidR="00D3283B" w:rsidRPr="00504248">
        <w:t xml:space="preserve"> fold</w:t>
      </w:r>
      <w:proofErr w:type="gramEnd"/>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r w:rsidR="005779E6">
        <w:t>, causing observed relative enrichment of oral bacteria</w:t>
      </w:r>
      <w:r w:rsidR="00596401" w:rsidRPr="006409FA">
        <w:t>.</w:t>
      </w:r>
      <w:r w:rsidR="006D09FF" w:rsidRPr="006409FA">
        <w:t xml:space="preserve"> </w:t>
      </w:r>
      <w:r w:rsidR="00A90576" w:rsidRPr="006409FA">
        <w:t xml:space="preserve">Interestingly, </w:t>
      </w:r>
      <w:r w:rsidR="00B90A32" w:rsidRPr="006409FA">
        <w:t>the fraction of</w:t>
      </w:r>
      <w:r w:rsidR="0081131D" w:rsidRPr="006409FA">
        <w:t xml:space="preserve"> oral bacteria </w:t>
      </w:r>
      <w:r w:rsidR="00992AE6" w:rsidRPr="006409FA">
        <w:t xml:space="preserve">in feces </w:t>
      </w:r>
      <w:r w:rsidR="00A90576" w:rsidRPr="006409FA">
        <w:t xml:space="preserve">showed </w:t>
      </w:r>
      <w:r w:rsidR="00152186">
        <w:t>a negative</w:t>
      </w:r>
      <w:r w:rsidR="00A20F02" w:rsidRPr="006409FA">
        <w:t xml:space="preserve"> linear</w:t>
      </w:r>
      <w:r w:rsidR="00BF256D" w:rsidRPr="006409FA">
        <w:t xml:space="preserve"> correlat</w:t>
      </w:r>
      <w:r w:rsidR="00A90576" w:rsidRPr="006409FA">
        <w:t>ion</w:t>
      </w:r>
      <w:r w:rsidR="00BF256D" w:rsidRPr="006409FA">
        <w:t xml:space="preserve"> </w:t>
      </w:r>
      <w:r w:rsidR="00152186" w:rsidRPr="006409FA">
        <w:t>(Pearson’s r = -0.52, P = 3.5e-17)</w:t>
      </w:r>
      <w:r w:rsidR="00152186">
        <w:t xml:space="preserve"> </w:t>
      </w:r>
      <w:r w:rsidR="00BF256D" w:rsidRPr="006409FA">
        <w:t xml:space="preserve">with the </w:t>
      </w:r>
      <w:r w:rsidR="00BB7D22" w:rsidRPr="006409FA">
        <w:t>total bacterial loads</w:t>
      </w:r>
      <w:r w:rsidR="00BF256D" w:rsidRPr="006409FA">
        <w:t xml:space="preserve"> on the log</w:t>
      </w:r>
      <w:r w:rsidR="0081131D" w:rsidRPr="006409FA">
        <w:t>-log</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r w:rsidR="005F158D" w:rsidRPr="005F158D">
        <w:rPr>
          <w:highlight w:val="yellow"/>
        </w:rPr>
        <w:t>, Fig. S3</w:t>
      </w:r>
      <w:r w:rsidR="00BB7D22" w:rsidRPr="006409FA">
        <w:t>)</w:t>
      </w:r>
      <w:r w:rsidR="00D172A8">
        <w:t>, and</w:t>
      </w:r>
      <w:r w:rsidR="000C76DD" w:rsidRPr="006409FA">
        <w:t xml:space="preserve"> </w:t>
      </w:r>
      <w:r w:rsidR="00D172A8">
        <w:t>t</w:t>
      </w:r>
      <w:r w:rsidR="0094112B" w:rsidRPr="006409FA">
        <w:t xml:space="preserve">he anti-correlation </w:t>
      </w:r>
      <w:r w:rsidR="00450C72" w:rsidRPr="006409FA">
        <w:t>remained significant</w:t>
      </w:r>
      <w:r w:rsidR="003A0DC0" w:rsidRPr="006409FA">
        <w:t xml:space="preserve"> </w:t>
      </w:r>
      <w:r w:rsidR="00006ABB">
        <w:t>by using</w:t>
      </w:r>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r w:rsidR="00815CB5">
        <w:t>Taken together,</w:t>
      </w:r>
      <w:r w:rsidR="0094112B" w:rsidRPr="006409FA">
        <w:t xml:space="preserve"> the fraction of oral bacteria in feces can </w:t>
      </w:r>
      <w:r w:rsidR="00E276E2" w:rsidRPr="006409FA">
        <w:t xml:space="preserve">indeed be used </w:t>
      </w:r>
      <w:r w:rsidR="004D29B0" w:rsidRPr="006409FA">
        <w:t>to determine the collateral damage of antibiotics on</w:t>
      </w:r>
      <w:r w:rsidR="00815CB5">
        <w:t xml:space="preserve"> gut bacteria and</w:t>
      </w:r>
      <w:r w:rsidR="004D29B0" w:rsidRPr="006409FA">
        <w:t xml:space="preserve"> to assess</w:t>
      </w:r>
      <w:r w:rsidR="0094112B" w:rsidRPr="006409FA">
        <w:t xml:space="preserve"> natural fluctuations in the</w:t>
      </w:r>
      <w:r w:rsidR="00815CB5">
        <w:t xml:space="preserve">ir loads </w:t>
      </w:r>
      <w:r w:rsidR="004D29B0" w:rsidRPr="006409FA">
        <w:t>even in</w:t>
      </w:r>
      <w:r w:rsidR="0094112B" w:rsidRPr="006409FA">
        <w:t xml:space="preserve"> untreated </w:t>
      </w:r>
      <w:r w:rsidR="004D29B0" w:rsidRPr="006409FA">
        <w:t>subjects</w:t>
      </w:r>
      <w:r w:rsidR="003A0DC0" w:rsidRPr="006409FA">
        <w:t>.</w:t>
      </w:r>
    </w:p>
    <w:p w14:paraId="1A9C7BAD" w14:textId="77777777" w:rsidR="004A4CB8" w:rsidRPr="006409FA" w:rsidRDefault="004A4CB8" w:rsidP="00E370ED">
      <w:pPr>
        <w:ind w:firstLine="720"/>
      </w:pPr>
    </w:p>
    <w:p w14:paraId="1F6F564A" w14:textId="64536BE1" w:rsidR="00D300B6" w:rsidRPr="006409FA" w:rsidRDefault="008E1393" w:rsidP="00F76C4A">
      <w:pPr>
        <w:jc w:val="center"/>
      </w:pPr>
      <w:r>
        <w:rPr>
          <w:noProof/>
        </w:rPr>
        <w:drawing>
          <wp:inline distT="0" distB="0" distL="0" distR="0" wp14:anchorId="6F5E7A2A" wp14:editId="6CECCC39">
            <wp:extent cx="5258665" cy="3548185"/>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2"/>
                    <a:stretch>
                      <a:fillRect/>
                    </a:stretch>
                  </pic:blipFill>
                  <pic:spPr>
                    <a:xfrm>
                      <a:off x="0" y="0"/>
                      <a:ext cx="5258665" cy="3548185"/>
                    </a:xfrm>
                    <a:prstGeom prst="rect">
                      <a:avLst/>
                    </a:prstGeom>
                  </pic:spPr>
                </pic:pic>
              </a:graphicData>
            </a:graphic>
          </wp:inline>
        </w:drawing>
      </w:r>
    </w:p>
    <w:p w14:paraId="31B5EB1C" w14:textId="48BB7E2F" w:rsidR="00030DC4" w:rsidRPr="006409FA" w:rsidRDefault="00D300B6" w:rsidP="000A48DA">
      <w:pPr>
        <w:rPr>
          <w:b/>
          <w:bCs/>
        </w:rPr>
      </w:pPr>
      <w:r w:rsidRPr="006409FA">
        <w:rPr>
          <w:b/>
          <w:bCs/>
        </w:rPr>
        <w:t xml:space="preserve">Fig. 2| </w:t>
      </w:r>
      <w:r w:rsidR="006B391E" w:rsidRPr="006409FA">
        <w:rPr>
          <w:b/>
          <w:bCs/>
        </w:rPr>
        <w:t>M</w:t>
      </w:r>
      <w:r w:rsidR="00880674" w:rsidRPr="006409FA">
        <w:rPr>
          <w:b/>
          <w:bCs/>
        </w:rPr>
        <w:t xml:space="preserve">ice treated with antibiotics </w:t>
      </w:r>
      <w:r w:rsidR="009E5460">
        <w:rPr>
          <w:b/>
          <w:bCs/>
        </w:rPr>
        <w:t xml:space="preserve">support the </w:t>
      </w:r>
      <w:r w:rsidR="009E5460" w:rsidRPr="009E5460">
        <w:rPr>
          <w:b/>
          <w:bCs/>
          <w:i/>
          <w:iCs/>
        </w:rPr>
        <w:t>marker</w:t>
      </w:r>
      <w:r w:rsidR="009E5460">
        <w:rPr>
          <w:b/>
          <w:bCs/>
        </w:rPr>
        <w:t xml:space="preserve"> hypothesis</w:t>
      </w:r>
      <w:r w:rsidR="00880674" w:rsidRPr="006409FA">
        <w:rPr>
          <w:b/>
          <w:bCs/>
        </w:rPr>
        <w:t>.</w:t>
      </w:r>
      <w:r w:rsidR="00DB0C5F" w:rsidRPr="006409FA">
        <w:rPr>
          <w:b/>
          <w:bCs/>
        </w:rPr>
        <w:t xml:space="preserve"> </w:t>
      </w:r>
      <w:r w:rsidR="007B2636" w:rsidRPr="006409FA">
        <w:t xml:space="preserve">(A) </w:t>
      </w:r>
      <w:r w:rsidR="006B391E" w:rsidRPr="006409FA">
        <w:t xml:space="preserve">A simple experiment with 3 mice </w:t>
      </w:r>
      <w:r w:rsidR="008E5DBE" w:rsidRPr="006409FA">
        <w:t>(</w:t>
      </w:r>
      <w:r w:rsidR="00B77147" w:rsidRPr="006409FA">
        <w:t>labeled as M1, M2, M3</w:t>
      </w:r>
      <w:r w:rsidR="008E5DBE" w:rsidRPr="006409FA">
        <w:t>) 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very different oral and fecal microbiomes pr</w:t>
      </w:r>
      <w:r w:rsidR="00CF5D0B">
        <w:t xml:space="preserve">ior to </w:t>
      </w:r>
      <w:r w:rsidR="00980619" w:rsidRPr="006409FA">
        <w:t>antibiotics, but an enrichment of oral bacteria</w:t>
      </w:r>
      <w:r w:rsidR="00CF5D0B">
        <w:t xml:space="preserve"> was observed</w:t>
      </w:r>
      <w:r w:rsidR="00980619" w:rsidRPr="006409FA">
        <w:t xml:space="preserve"> in feces post</w:t>
      </w:r>
      <w:r w:rsidR="00CF5D0B">
        <w:t xml:space="preserve"> </w:t>
      </w:r>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proofErr w:type="gramStart"/>
      <w:r w:rsidR="000C7E5C">
        <w:t>Principle</w:t>
      </w:r>
      <w:proofErr w:type="gramEnd"/>
      <w:r w:rsidR="000C7E5C">
        <w:t xml:space="preserve"> component </w:t>
      </w:r>
      <w:r w:rsidR="009C6AD4">
        <w:t>analysis</w:t>
      </w:r>
      <w:r w:rsidR="000C7E5C">
        <w:t xml:space="preserve"> of all microbiome samples</w:t>
      </w:r>
      <w:r w:rsidR="007B2636" w:rsidRPr="006409FA">
        <w:t>. (</w:t>
      </w:r>
      <w:r w:rsidR="007B2636" w:rsidRPr="006409FA">
        <w:rPr>
          <w:b/>
          <w:bCs/>
        </w:rPr>
        <w:t>D</w:t>
      </w:r>
      <w:r w:rsidR="007B2636" w:rsidRPr="006409FA">
        <w:t xml:space="preserve">) </w:t>
      </w:r>
      <w:r w:rsidR="005E4E36" w:rsidRPr="006409FA">
        <w:t>Sources</w:t>
      </w:r>
      <w:r w:rsidR="0097581B" w:rsidRPr="006409FA">
        <w:t xml:space="preserve"> </w:t>
      </w:r>
      <w:r w:rsidR="007B2636" w:rsidRPr="006409FA">
        <w:t>of 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xml:space="preserve">) Relati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r w:rsidR="008E1393">
        <w:t>Horizontal bar</w:t>
      </w:r>
      <w:r w:rsidR="00CF468F">
        <w:t>s</w:t>
      </w:r>
      <w:r w:rsidR="008E1393">
        <w:t xml:space="preserve">: mean. </w:t>
      </w:r>
      <w:r w:rsidR="00DB0C5F" w:rsidRPr="006409FA">
        <w:rPr>
          <w:bCs/>
        </w:rPr>
        <w:t>(</w:t>
      </w:r>
      <w:r w:rsidR="00E561A5" w:rsidRPr="006409FA">
        <w:rPr>
          <w:b/>
        </w:rPr>
        <w:t>G</w:t>
      </w:r>
      <w:r w:rsidR="00DB0C5F" w:rsidRPr="006409FA">
        <w:rPr>
          <w:b/>
        </w:rPr>
        <w:t>-</w:t>
      </w:r>
      <w:r w:rsidR="00E561A5" w:rsidRPr="006409FA">
        <w:rPr>
          <w:b/>
        </w:rPr>
        <w:t>J</w:t>
      </w:r>
      <w:r w:rsidR="00DB0C5F" w:rsidRPr="006409FA">
        <w:rPr>
          <w:bCs/>
        </w:rPr>
        <w:t xml:space="preserve">) Reanalysis </w:t>
      </w:r>
      <w:r w:rsidR="00AA2B93" w:rsidRPr="006409FA">
        <w:rPr>
          <w:bCs/>
        </w:rPr>
        <w:t xml:space="preserve">of a </w:t>
      </w:r>
      <w:r w:rsidR="00105241" w:rsidRPr="006409FA">
        <w:rPr>
          <w:bCs/>
        </w:rPr>
        <w:t xml:space="preserve">previous </w:t>
      </w:r>
      <w:r w:rsidR="00AA2B93" w:rsidRPr="006409FA">
        <w:rPr>
          <w:bCs/>
        </w:rPr>
        <w:t xml:space="preserve">study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00DB0C5F"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r w:rsidR="00DD4D4C" w:rsidRPr="006409FA">
        <w:rPr>
          <w:bCs/>
        </w:rPr>
        <w:t>fraction</w:t>
      </w:r>
      <w:r w:rsidR="00767716">
        <w:rPr>
          <w:bCs/>
        </w:rPr>
        <w:t>s</w:t>
      </w:r>
      <w:r w:rsidR="00FE3A4B" w:rsidRPr="006409FA">
        <w:rPr>
          <w:bCs/>
        </w:rPr>
        <w:t xml:space="preserve"> can be used to estimate the </w:t>
      </w:r>
      <w:r w:rsidR="00FE3A4B" w:rsidRPr="006409FA">
        <w:rPr>
          <w:bCs/>
        </w:rPr>
        <w:lastRenderedPageBreak/>
        <w:t xml:space="preserve">absolute </w:t>
      </w:r>
      <w:proofErr w:type="gramStart"/>
      <w:r w:rsidR="00FE3A4B" w:rsidRPr="006409FA">
        <w:rPr>
          <w:bCs/>
        </w:rPr>
        <w:t>amount</w:t>
      </w:r>
      <w:proofErr w:type="gramEnd"/>
      <w:r w:rsidR="00FE3A4B" w:rsidRPr="006409FA">
        <w:rPr>
          <w:bCs/>
        </w:rPr>
        <w:t xml:space="preserve"> of bacteria in the fecal microbiome</w:t>
      </w:r>
      <w:r w:rsidR="00815932">
        <w:rPr>
          <w:bCs/>
        </w:rPr>
        <w:t xml:space="preserve"> of both</w:t>
      </w:r>
      <w:r w:rsidR="008336F0" w:rsidRPr="006409FA">
        <w:rPr>
          <w:bCs/>
        </w:rPr>
        <w:t xml:space="preserve"> antibiotic treated (orange) </w:t>
      </w:r>
      <w:r w:rsidR="00815932">
        <w:rPr>
          <w:bCs/>
        </w:rPr>
        <w:t xml:space="preserve">and </w:t>
      </w:r>
      <w:r w:rsidR="008336F0" w:rsidRPr="006409FA">
        <w:rPr>
          <w:bCs/>
        </w:rPr>
        <w:t>untreated (gree</w:t>
      </w:r>
      <w:r w:rsidR="001E4BFE" w:rsidRPr="006409FA">
        <w:rPr>
          <w:bCs/>
        </w:rPr>
        <w:t>n</w:t>
      </w:r>
      <w:r w:rsidR="008336F0" w:rsidRPr="006409FA">
        <w:rPr>
          <w:bCs/>
        </w:rPr>
        <w:t>)</w:t>
      </w:r>
      <w:r w:rsidR="00815932">
        <w:rPr>
          <w:bCs/>
        </w:rPr>
        <w:t xml:space="preserve"> </w:t>
      </w:r>
      <w:r w:rsidR="00815932" w:rsidRPr="006409FA">
        <w:rPr>
          <w:bCs/>
        </w:rPr>
        <w:t>subjects</w:t>
      </w:r>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77777777" w:rsidR="00D34C83" w:rsidRPr="006409FA" w:rsidRDefault="00D34C83" w:rsidP="000A48DA">
      <w:pPr>
        <w:rPr>
          <w:bCs/>
        </w:rPr>
      </w:pPr>
    </w:p>
    <w:p w14:paraId="26787B48" w14:textId="711E466A" w:rsidR="005F7FDD" w:rsidRPr="006409FA" w:rsidRDefault="00DB5C4A" w:rsidP="005F7FDD">
      <w:pPr>
        <w:rPr>
          <w:b/>
        </w:rPr>
      </w:pPr>
      <w:r>
        <w:rPr>
          <w:b/>
        </w:rPr>
        <w:t>A q</w:t>
      </w:r>
      <w:r w:rsidR="00785E2B" w:rsidRPr="006409FA">
        <w:rPr>
          <w:b/>
        </w:rPr>
        <w:t>uanti</w:t>
      </w:r>
      <w:r>
        <w:rPr>
          <w:b/>
        </w:rPr>
        <w:t>tative approach to estimate</w:t>
      </w:r>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16DE6A67" w14:textId="5341A856" w:rsidR="003E5F24" w:rsidRPr="006409FA" w:rsidRDefault="006200EA" w:rsidP="00255031">
      <w:r w:rsidRPr="006409FA">
        <w:t xml:space="preserve">To quantify the oral </w:t>
      </w:r>
      <w:r w:rsidR="00034991">
        <w:t xml:space="preserve">bacterial </w:t>
      </w:r>
      <w:r w:rsidRPr="006409FA">
        <w:t>fraction in</w:t>
      </w:r>
      <w:r w:rsidR="00D96348">
        <w:t xml:space="preserve"> human</w:t>
      </w:r>
      <w:r w:rsidRPr="006409FA">
        <w:t xml:space="preserve"> feces</w:t>
      </w:r>
      <w:r w:rsidR="008F7715" w:rsidRPr="006409FA">
        <w:t>, we</w:t>
      </w:r>
      <w:r w:rsidR="00660FA9" w:rsidRPr="006409FA">
        <w:t xml:space="preserve"> followed a similar strategy as used in mice</w:t>
      </w:r>
      <w:r w:rsidR="00034991">
        <w:t xml:space="preserve"> to address the limitation of</w:t>
      </w:r>
      <w:r w:rsidR="00034991" w:rsidRPr="006409FA">
        <w:t xml:space="preserve"> lack</w:t>
      </w:r>
      <w:r w:rsidR="00034991">
        <w:t>ing</w:t>
      </w:r>
      <w:r w:rsidR="00034991" w:rsidRPr="006409FA">
        <w:t xml:space="preserve"> paired oral samples</w:t>
      </w:r>
      <w:r w:rsidR="00034991">
        <w:t xml:space="preserve"> in human gut microbiome studies</w:t>
      </w:r>
      <w:r w:rsidR="00515A8C">
        <w:t>, especially those with quantitative data</w:t>
      </w:r>
      <w:r w:rsidR="00034991">
        <w:t>.</w:t>
      </w:r>
      <w:r w:rsidRPr="006409FA">
        <w:t xml:space="preserve"> </w:t>
      </w:r>
      <w:r w:rsidR="00515A8C">
        <w:t>To</w:t>
      </w:r>
      <w:r w:rsidR="00DE6C31" w:rsidRPr="006409FA">
        <w:t xml:space="preserve"> </w:t>
      </w:r>
      <w:r w:rsidR="00AD7595" w:rsidRPr="006409FA">
        <w:t>buil</w:t>
      </w:r>
      <w:r w:rsidR="00515A8C">
        <w:t>d</w:t>
      </w:r>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r w:rsidR="00727B80">
        <w:t xml:space="preserve">, </w:t>
      </w:r>
      <w:r w:rsidR="00920B5B" w:rsidRPr="006409FA">
        <w:t>w</w:t>
      </w:r>
      <w:r w:rsidR="004175A7" w:rsidRPr="006409FA">
        <w:t xml:space="preserve">e leveraged the Human Microbiome Project (HMP) that </w:t>
      </w:r>
      <w:r w:rsidR="002A7BF0" w:rsidRPr="006409FA">
        <w:t xml:space="preserve">have </w:t>
      </w:r>
      <w:r w:rsidR="004175A7" w:rsidRPr="006409FA">
        <w:t>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Distinct bacterial communities were found inhabiting the two body sites (</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a pragmatic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9C0F53" w:rsidRPr="006409FA">
        <w:t>called</w:t>
      </w:r>
      <w:r w:rsidR="008F3B8B">
        <w:t xml:space="preserve"> those ASVs as of</w:t>
      </w:r>
      <w:r w:rsidR="009C0F53" w:rsidRPr="006409FA">
        <w:t xml:space="preserve"> oral </w:t>
      </w:r>
      <w:r w:rsidR="008F3B8B">
        <w:t>origin if their</w:t>
      </w:r>
      <w:r w:rsidR="00C36E5D" w:rsidRPr="006409FA">
        <w:t xml:space="preserve"> </w:t>
      </w:r>
      <w:r w:rsidR="00AB4CE3" w:rsidRPr="006409FA">
        <w:t xml:space="preserve">mean </w:t>
      </w:r>
      <w:r w:rsidR="004175A7" w:rsidRPr="006409FA">
        <w:t xml:space="preserve">relative abundance and prevalence </w:t>
      </w:r>
      <w:r w:rsidR="009C0F53" w:rsidRPr="006409FA">
        <w:t>w</w:t>
      </w:r>
      <w:r w:rsidR="008D68CA">
        <w:t>ere</w:t>
      </w:r>
      <w:r w:rsidR="009C0F53" w:rsidRPr="006409FA">
        <w:t xml:space="preserve"> </w:t>
      </w:r>
      <w:r w:rsidR="004175A7" w:rsidRPr="006409FA">
        <w:t xml:space="preserve">greater than 0.01% and 5% respectively </w:t>
      </w:r>
      <w:r w:rsidR="00AB4CE3" w:rsidRPr="006409FA">
        <w:t>among</w:t>
      </w:r>
      <w:r w:rsidR="004175A7" w:rsidRPr="006409FA">
        <w:t xml:space="preserve"> all oral</w:t>
      </w:r>
      <w:r w:rsidR="003B5FB0" w:rsidRPr="006409FA">
        <w:t xml:space="preserve"> cavity</w:t>
      </w:r>
      <w:r w:rsidR="004175A7" w:rsidRPr="006409FA">
        <w:t xml:space="preserve"> samples</w:t>
      </w:r>
      <w:r w:rsidR="00C36E5D" w:rsidRPr="006409FA">
        <w:t xml:space="preserve">, </w:t>
      </w:r>
      <w:r w:rsidR="00AB4CE3" w:rsidRPr="006409FA">
        <w:t xml:space="preserve">and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r w:rsidR="004175A7" w:rsidRPr="006409FA">
        <w:t xml:space="preserve">). </w:t>
      </w:r>
      <w:r w:rsidR="009C0F53" w:rsidRPr="006409FA">
        <w:t xml:space="preserve">The </w:t>
      </w:r>
      <w:r w:rsidR="003A4863">
        <w:t>filtering</w:t>
      </w:r>
      <w:r w:rsidR="003E5F24">
        <w:t xml:space="preserve"> gave rise to</w:t>
      </w:r>
      <w:r w:rsidR="00E958BB" w:rsidRPr="006409FA">
        <w:t xml:space="preserve"> </w:t>
      </w:r>
      <w:r w:rsidR="0095183C" w:rsidRPr="006409FA">
        <w:t>178</w:t>
      </w:r>
      <w:r w:rsidR="003A4863">
        <w:t xml:space="preserve"> </w:t>
      </w:r>
      <w:r w:rsidR="007367AE" w:rsidRPr="006409FA">
        <w:t xml:space="preserve">oral </w:t>
      </w:r>
      <w:r w:rsidR="0095183C" w:rsidRPr="006409FA">
        <w:t>ASVs (</w:t>
      </w:r>
      <w:r w:rsidR="0095183C" w:rsidRPr="006409FA">
        <w:rPr>
          <w:highlight w:val="yellow"/>
        </w:rPr>
        <w:t>Table S2</w:t>
      </w:r>
      <w:r w:rsidR="0095183C" w:rsidRPr="006409FA">
        <w:t>)</w:t>
      </w:r>
      <w:r w:rsidR="003E5F24">
        <w:t xml:space="preserve"> and</w:t>
      </w:r>
      <w:r w:rsidR="0095183C" w:rsidRPr="006409FA">
        <w:t xml:space="preserve"> the leading genera </w:t>
      </w:r>
      <w:r w:rsidR="009C0F53"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r w:rsidR="00455FFA" w:rsidRPr="00455FFA">
        <w:rPr>
          <w:highlight w:val="yellow"/>
        </w:rPr>
        <w:t>3C</w:t>
      </w:r>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009C0F53"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r w:rsidR="004175A7" w:rsidRPr="006409FA">
        <w:t>is as low as 0.05%</w:t>
      </w:r>
      <w:r w:rsidR="004F6449" w:rsidRPr="006409FA">
        <w:t xml:space="preserve"> (</w:t>
      </w:r>
      <w:r w:rsidR="004F6449" w:rsidRPr="006409FA">
        <w:rPr>
          <w:highlight w:val="yellow"/>
        </w:rPr>
        <w:t>Fig.</w:t>
      </w:r>
      <w:r w:rsidR="004F6449" w:rsidRPr="00455FFA">
        <w:rPr>
          <w:highlight w:val="yellow"/>
        </w:rPr>
        <w:t xml:space="preserve"> </w:t>
      </w:r>
      <w:r w:rsidR="00455FFA" w:rsidRPr="00455FFA">
        <w:rPr>
          <w:highlight w:val="yellow"/>
        </w:rPr>
        <w:t>3D</w:t>
      </w:r>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r w:rsidR="003E5F24">
        <w:t>We</w:t>
      </w:r>
      <w:r w:rsidR="003A4863">
        <w:t xml:space="preserve"> showed that </w:t>
      </w:r>
      <w:r w:rsidR="003E5F24">
        <w:t xml:space="preserve">the filtering step is necessary for obtaining a conservative </w:t>
      </w:r>
      <w:r w:rsidR="003A4863">
        <w:t>estimation of oral bacteria in the feces of both healthy people and those with diseases</w:t>
      </w:r>
      <w:r w:rsidR="003E5F24">
        <w:t xml:space="preserve"> (</w:t>
      </w:r>
      <w:r w:rsidR="003A4863" w:rsidRPr="003A4863">
        <w:rPr>
          <w:highlight w:val="yellow"/>
        </w:rPr>
        <w:t xml:space="preserve">Supplementary Texts, </w:t>
      </w:r>
      <w:r w:rsidR="003E5F24" w:rsidRPr="003A4863">
        <w:rPr>
          <w:highlight w:val="yellow"/>
        </w:rPr>
        <w:t xml:space="preserve">Fig. </w:t>
      </w:r>
      <w:r w:rsidR="009800A7">
        <w:rPr>
          <w:highlight w:val="yellow"/>
        </w:rPr>
        <w:t>S</w:t>
      </w:r>
      <w:r w:rsidR="003A4863" w:rsidRPr="003A4863">
        <w:rPr>
          <w:highlight w:val="yellow"/>
        </w:rPr>
        <w:t>4</w:t>
      </w:r>
      <w:r w:rsidR="003E5F24">
        <w:t>)</w:t>
      </w:r>
      <w:r w:rsidR="00D91D71">
        <w:t>.</w:t>
      </w:r>
    </w:p>
    <w:p w14:paraId="1294C629" w14:textId="660C6724" w:rsidR="001D5660" w:rsidRPr="006409FA" w:rsidRDefault="001D5660" w:rsidP="003E5F24">
      <w:pPr>
        <w:ind w:firstLine="720"/>
      </w:pPr>
    </w:p>
    <w:p w14:paraId="06F86903" w14:textId="6CEBD82E" w:rsidR="00C161B3" w:rsidRPr="006409FA" w:rsidRDefault="00F76C4A" w:rsidP="00255031">
      <w:pPr>
        <w:jc w:val="center"/>
      </w:pPr>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3"/>
                    <a:stretch>
                      <a:fillRect/>
                    </a:stretch>
                  </pic:blipFill>
                  <pic:spPr>
                    <a:xfrm>
                      <a:off x="0" y="0"/>
                      <a:ext cx="4282633" cy="3831830"/>
                    </a:xfrm>
                    <a:prstGeom prst="rect">
                      <a:avLst/>
                    </a:prstGeom>
                  </pic:spPr>
                </pic:pic>
              </a:graphicData>
            </a:graphic>
          </wp:inline>
        </w:drawing>
      </w:r>
    </w:p>
    <w:p w14:paraId="163B67CD" w14:textId="3ED60564" w:rsidR="001D5660" w:rsidRDefault="001D5660" w:rsidP="000A48DA">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r w:rsidRPr="006409FA">
        <w:lastRenderedPageBreak/>
        <w:t>(</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elative abundance and prevalenc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r w:rsidR="00D91D71">
        <w:rPr>
          <w:b/>
          <w:bCs/>
        </w:rPr>
        <w:t>C</w:t>
      </w:r>
      <w:r w:rsidR="00E9388D" w:rsidRPr="006409FA">
        <w:t>) Genus-level distribution of the 178 oral-typical ASVs</w:t>
      </w:r>
      <w:r w:rsidR="000E28BA" w:rsidRPr="006409FA">
        <w:t xml:space="preserve">. </w:t>
      </w:r>
      <w:r w:rsidR="00E9388D" w:rsidRPr="006409FA">
        <w:t>(</w:t>
      </w:r>
      <w:r w:rsidR="00D91D71">
        <w:rPr>
          <w:b/>
          <w:bCs/>
        </w:rPr>
        <w:t>D</w:t>
      </w:r>
      <w:r w:rsidR="00E9388D" w:rsidRPr="006409FA">
        <w:t xml:space="preserve">) </w:t>
      </w:r>
      <w:r w:rsidR="00226971">
        <w:t>Distribution of t</w:t>
      </w:r>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HMP subjects</w:t>
      </w:r>
      <w:r w:rsidR="00E77454" w:rsidRPr="006409FA">
        <w:t xml:space="preserve"> (n=280)</w:t>
      </w:r>
      <w:r w:rsidR="00D91D71">
        <w:t xml:space="preserve">. </w:t>
      </w:r>
      <w:r w:rsidR="00395102" w:rsidRPr="006409FA">
        <w:t xml:space="preserve">Each circle represents a </w:t>
      </w:r>
      <w:r w:rsidR="00D43E40" w:rsidRPr="006409FA">
        <w:t xml:space="preserve">fecal </w:t>
      </w:r>
      <w:r w:rsidR="00395102" w:rsidRPr="006409FA">
        <w:t>sample</w:t>
      </w:r>
      <w:r w:rsidR="00D91D71">
        <w:t>.</w:t>
      </w:r>
    </w:p>
    <w:p w14:paraId="483B3004" w14:textId="77777777" w:rsidR="00C43971" w:rsidRPr="006409FA" w:rsidRDefault="00C43971" w:rsidP="000A48DA"/>
    <w:p w14:paraId="2D7227AC" w14:textId="2F623450" w:rsidR="001B4791" w:rsidRPr="006409FA" w:rsidRDefault="00DB5C4A" w:rsidP="00DB5C4A">
      <w:r w:rsidRPr="00DB5C4A">
        <w:rPr>
          <w:b/>
          <w:bCs/>
        </w:rPr>
        <w:t xml:space="preserve">The intestinal domination of </w:t>
      </w:r>
      <w:r w:rsidR="00096C4F" w:rsidRPr="00DB5C4A">
        <w:rPr>
          <w:b/>
          <w:bCs/>
        </w:rPr>
        <w:t xml:space="preserve">oral bacteria in </w:t>
      </w:r>
      <w:r w:rsidR="00313101">
        <w:rPr>
          <w:b/>
          <w:bCs/>
        </w:rPr>
        <w:t>bone marrow transplant</w:t>
      </w:r>
      <w:r w:rsidRPr="00DB5C4A">
        <w:rPr>
          <w:b/>
          <w:bCs/>
        </w:rPr>
        <w:t xml:space="preserve"> recipients</w:t>
      </w:r>
      <w:r w:rsidR="00096C4F" w:rsidRPr="00DB5C4A">
        <w:rPr>
          <w:b/>
          <w:bCs/>
        </w:rPr>
        <w:t xml:space="preserve"> </w:t>
      </w:r>
      <w:r w:rsidR="0047052A" w:rsidRPr="00DB5C4A">
        <w:rPr>
          <w:b/>
          <w:bCs/>
        </w:rPr>
        <w:t>reveal</w:t>
      </w:r>
      <w:r w:rsidRPr="00DB5C4A">
        <w:rPr>
          <w:b/>
          <w:bCs/>
        </w:rPr>
        <w:t xml:space="preserve"> gut microbiome</w:t>
      </w:r>
      <w:r w:rsidR="00A0274A" w:rsidRPr="00DB5C4A">
        <w:rPr>
          <w:b/>
          <w:bCs/>
        </w:rPr>
        <w:t xml:space="preserve"> </w:t>
      </w:r>
      <w:r w:rsidR="00096C4F" w:rsidRPr="00DB5C4A">
        <w:rPr>
          <w:b/>
          <w:bCs/>
        </w:rPr>
        <w:t>damage</w:t>
      </w:r>
    </w:p>
    <w:p w14:paraId="246C8730" w14:textId="1769C264" w:rsidR="00C66C3C" w:rsidRPr="006409FA" w:rsidRDefault="001B4791" w:rsidP="001B4791">
      <w:r>
        <w:t xml:space="preserve">Using the </w:t>
      </w:r>
      <w:r w:rsidR="00390F20">
        <w:t>quantifi</w:t>
      </w:r>
      <w:r w:rsidR="00695B8D">
        <w:t xml:space="preserve">cation </w:t>
      </w:r>
      <w:r>
        <w:t>method developed above, w</w:t>
      </w:r>
      <w:r w:rsidR="0053203B" w:rsidRPr="006409FA">
        <w:t xml:space="preserve">e </w:t>
      </w:r>
      <w:r w:rsidR="00E10951" w:rsidRPr="006409FA">
        <w:t>determined the relative abundances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r w:rsidR="00A54CAD">
        <w:t xml:space="preserve">cancer </w:t>
      </w:r>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r w:rsidR="00EE431D">
        <w:t>i</w:t>
      </w:r>
      <w:r w:rsidR="00E10951" w:rsidRPr="006409FA">
        <w:t xml:space="preserve">s </w:t>
      </w:r>
      <w:r w:rsidR="00627614" w:rsidRPr="006409FA">
        <w:t xml:space="preserve">the </w:t>
      </w:r>
      <w:r w:rsidR="00235695" w:rsidRPr="006409FA">
        <w:t>only</w:t>
      </w:r>
      <w:r w:rsidR="00627614" w:rsidRPr="006409FA">
        <w:t xml:space="preserve"> 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r w:rsidR="00401872" w:rsidRPr="006409FA">
        <w:t>Along with other related procedures (conditioning regime, antibiotic exposure</w:t>
      </w:r>
      <w:r w:rsidR="00E1203D" w:rsidRPr="006409FA">
        <w:t>, etc.</w:t>
      </w:r>
      <w:r w:rsidR="00401872" w:rsidRPr="006409FA">
        <w:t xml:space="preserve">), </w:t>
      </w:r>
      <w:proofErr w:type="spellStart"/>
      <w:r w:rsidR="00401872" w:rsidRPr="006409FA">
        <w:t>allo</w:t>
      </w:r>
      <w:proofErr w:type="spellEnd"/>
      <w:r w:rsidR="00401872" w:rsidRPr="006409FA">
        <w:t xml:space="preserve">-HCT </w:t>
      </w:r>
      <w:r w:rsidR="00087472" w:rsidRPr="006409FA">
        <w:t xml:space="preserve">disrupts </w:t>
      </w:r>
      <w:r w:rsidR="001937C4" w:rsidRPr="006409FA">
        <w:t>the gut microbiome compositions</w:t>
      </w:r>
      <w:r w:rsidR="00401872" w:rsidRPr="006409FA">
        <w:t xml:space="preserve"> of the recipients, wher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intestinal bacterial communities</w:t>
      </w:r>
      <w:r w:rsidR="00401872" w:rsidRPr="006409FA">
        <w:t xml:space="preserve"> (</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731431" w:rsidRPr="006409FA">
        <w:t>Among the 10</w:t>
      </w:r>
      <w:r w:rsidR="00797F99" w:rsidRPr="006409FA">
        <w:t>,</w:t>
      </w:r>
      <w:r w:rsidR="008E1EF5" w:rsidRPr="006409FA">
        <w:t>433</w:t>
      </w:r>
      <w:r w:rsidR="00797F99" w:rsidRPr="006409FA">
        <w:t xml:space="preserve"> </w:t>
      </w:r>
      <w:r w:rsidR="00976EBB" w:rsidRPr="006409FA">
        <w:t xml:space="preserve">samples </w:t>
      </w:r>
      <w:r w:rsidR="00C1337A" w:rsidRPr="006409FA">
        <w:t>from 1,276 patients</w:t>
      </w:r>
      <w:r w:rsidR="00731431" w:rsidRPr="006409FA">
        <w:t xml:space="preserve">, </w:t>
      </w:r>
      <w:r w:rsidR="002C7CF9" w:rsidRPr="006409FA">
        <w:t>901</w:t>
      </w:r>
      <w:r w:rsidR="00401872" w:rsidRPr="006409FA">
        <w:t xml:space="preserve"> were </w:t>
      </w:r>
      <w:r w:rsidR="002C7CF9" w:rsidRPr="006409FA">
        <w:t>dominated by at least on</w:t>
      </w:r>
      <w:r w:rsidR="002A7FB4" w:rsidRPr="006409FA">
        <w:t xml:space="preserve">e </w:t>
      </w:r>
      <w:r w:rsidR="00401872" w:rsidRPr="006409FA">
        <w:t xml:space="preserve">oral ASV </w:t>
      </w:r>
      <w:r w:rsidR="002C7CF9" w:rsidRPr="006409FA">
        <w:t xml:space="preserve">and </w:t>
      </w:r>
      <w:r w:rsidR="005B0CC6" w:rsidRPr="006409FA">
        <w:t>the</w:t>
      </w:r>
      <w:r w:rsidR="0085066D" w:rsidRPr="006409FA">
        <w:t xml:space="preserve"> leading genera of thes</w:t>
      </w:r>
      <w:r w:rsidR="005B0CC6" w:rsidRPr="006409FA">
        <w:t xml:space="preserve">e ASVs </w:t>
      </w:r>
      <w:r w:rsidR="0085066D" w:rsidRPr="006409FA">
        <w:t>are</w:t>
      </w:r>
      <w:r w:rsidR="00862A7E" w:rsidRPr="006409FA">
        <w:t xml:space="preserve"> </w:t>
      </w:r>
      <w:r w:rsidR="00862A7E" w:rsidRPr="006409FA">
        <w:rPr>
          <w:i/>
        </w:rPr>
        <w:t>Streptococcus</w:t>
      </w:r>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of</w:t>
      </w:r>
      <w:r w:rsidR="003A18C4" w:rsidRPr="006409FA">
        <w:rPr>
          <w:bCs/>
        </w:rPr>
        <w:t xml:space="preserve"> a subset of</w:t>
      </w:r>
      <w:r w:rsidR="002F36D5" w:rsidRPr="006409FA">
        <w:rPr>
          <w:bCs/>
        </w:rPr>
        <w:t xml:space="preserve"> 3,</w:t>
      </w:r>
      <w:r w:rsidR="003A18C4" w:rsidRPr="006409FA">
        <w:rPr>
          <w:bCs/>
        </w:rPr>
        <w:t>126</w:t>
      </w:r>
      <w:r w:rsidR="002F36D5" w:rsidRPr="006409FA">
        <w:rPr>
          <w:bCs/>
        </w:rPr>
        <w:t xml:space="preserve"> samples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have lower </w:t>
      </w:r>
      <w:r w:rsidR="008D6001" w:rsidRPr="006409FA">
        <w:rPr>
          <w:bCs/>
        </w:rPr>
        <w:t>bacterial biomas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e confirmed that t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190A5F" w:rsidRPr="006409FA">
        <w:rPr>
          <w:bCs/>
        </w:rPr>
        <w:t>are not correlated with sequencing depths (</w:t>
      </w:r>
      <w:r w:rsidR="00190A5F" w:rsidRPr="006409FA">
        <w:rPr>
          <w:bCs/>
          <w:highlight w:val="yellow"/>
        </w:rPr>
        <w:t>Fig. S</w:t>
      </w:r>
      <w:r w:rsidR="009800A7">
        <w:rPr>
          <w:bCs/>
          <w:highlight w:val="yellow"/>
        </w:rPr>
        <w:t>5</w:t>
      </w:r>
      <w:r w:rsidR="00190A5F" w:rsidRPr="006409FA">
        <w:rPr>
          <w:bCs/>
        </w:rPr>
        <w:t>).</w:t>
      </w:r>
    </w:p>
    <w:p w14:paraId="05D5D99B" w14:textId="6CAFE274" w:rsidR="00122E13" w:rsidRPr="006409FA" w:rsidRDefault="003F2DE8" w:rsidP="000D3519">
      <w:pPr>
        <w:ind w:firstLine="720"/>
      </w:pPr>
      <w:r w:rsidRPr="006409FA">
        <w:t xml:space="preserve">To further test </w:t>
      </w:r>
      <w:r w:rsidR="00285902" w:rsidRPr="006409FA">
        <w:t>whether</w:t>
      </w:r>
      <w:r w:rsidRPr="006409FA">
        <w:t xml:space="preserve"> the bacteria were indeed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combinations of oral</w:t>
      </w:r>
      <w:r w:rsidR="00627614" w:rsidRPr="006409FA">
        <w:t xml:space="preserve"> ASVs that were </w:t>
      </w:r>
      <w:r w:rsidR="00D24EE2" w:rsidRPr="006409FA">
        <w:t>simultaneously</w:t>
      </w:r>
      <w:r w:rsidR="00FF165F" w:rsidRPr="006409FA">
        <w:t xml:space="preserve"> </w:t>
      </w:r>
      <w:r w:rsidR="00627614" w:rsidRPr="006409FA">
        <w:t xml:space="preserve">present in the feces more than expected by chance. The co-occurring </w:t>
      </w:r>
      <w:r w:rsidR="00B57726" w:rsidRPr="006409FA">
        <w:t xml:space="preserve">oral </w:t>
      </w:r>
      <w:r w:rsidR="00627614" w:rsidRPr="006409FA">
        <w:t xml:space="preserve">ASVs, if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ASV groups of size from 2 to 5</w:t>
      </w:r>
      <w:r w:rsidR="00E82C32" w:rsidRPr="006409FA">
        <w:t xml:space="preserve">, among which </w:t>
      </w:r>
      <w:r w:rsidR="00627614" w:rsidRPr="006409FA">
        <w:t xml:space="preserve">55 contain </w:t>
      </w:r>
      <w:r w:rsidR="00627614" w:rsidRPr="006409FA">
        <w:rPr>
          <w:i/>
          <w:iCs/>
        </w:rPr>
        <w:t>Streptococcus</w:t>
      </w:r>
      <w:r w:rsidR="00627614" w:rsidRPr="006409FA">
        <w:t xml:space="preserve"> ASV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of </w:t>
      </w:r>
      <w:r w:rsidR="00627614" w:rsidRPr="006409FA">
        <w:t xml:space="preserve">the </w:t>
      </w:r>
      <w:r w:rsidR="00627614" w:rsidRPr="006409FA">
        <w:rPr>
          <w:i/>
          <w:iCs/>
        </w:rPr>
        <w:t>Streptococcus</w:t>
      </w:r>
      <w:r w:rsidR="00627614" w:rsidRPr="006409FA">
        <w:t xml:space="preserve"> ASV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ha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r w:rsidR="00E30586">
        <w:t xml:space="preserve"> (MAGs)</w:t>
      </w:r>
      <w:r w:rsidR="00BA6F3B" w:rsidRPr="006409FA">
        <w:t xml:space="preserve"> of </w:t>
      </w:r>
      <w:r w:rsidR="00BA6F3B" w:rsidRPr="006409FA">
        <w:rPr>
          <w:i/>
          <w:iCs/>
        </w:rPr>
        <w:t>Streptococcus spp.</w:t>
      </w:r>
      <w:r w:rsidR="00A456AA" w:rsidRPr="006409FA">
        <w:t>, among which</w:t>
      </w:r>
      <w:r w:rsidR="00641065" w:rsidRPr="006409FA">
        <w:t xml:space="preserve"> </w:t>
      </w:r>
      <w:r w:rsidR="00E30586">
        <w:t>4 contains ASV_8. All four MAGs</w:t>
      </w:r>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r w:rsidR="00497EFD">
        <w:t xml:space="preserve"> </w:t>
      </w:r>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 xml:space="preserve">. To </w:t>
      </w:r>
      <w:r w:rsidR="00122E13" w:rsidRPr="006409FA">
        <w:t>assess the viability of t</w:t>
      </w:r>
      <w:r w:rsidR="00E30586">
        <w:t>hese MAGs</w:t>
      </w:r>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 xml:space="preserve">replication origin to the replication terminus </w:t>
      </w:r>
      <w:r w:rsidR="00C12ADD" w:rsidRPr="006409FA">
        <w:t>(i.e., peak-to-trough</w:t>
      </w:r>
      <w:r w:rsidR="007107F4" w:rsidRPr="006409FA">
        <w:t xml:space="preserve"> (PTR)</w:t>
      </w:r>
      <w:r w:rsidR="00C12ADD" w:rsidRPr="006409FA">
        <w:t xml:space="preserve"> ratio) </w:t>
      </w:r>
      <w:r w:rsidR="00D552A5" w:rsidRPr="006409FA">
        <w:t>to</w:t>
      </w:r>
      <w:r w:rsidR="007107F4" w:rsidRPr="006409FA">
        <w:t xml:space="preserve"> estimate</w:t>
      </w:r>
      <w:r w:rsidR="00122E13" w:rsidRPr="006409FA">
        <w:t xml:space="preserve"> </w:t>
      </w:r>
      <w:r w:rsidR="00E70B1C" w:rsidRPr="006409FA">
        <w:t>the simultaneous replication events averaged across the population</w:t>
      </w:r>
      <w:r w:rsidR="00122E13" w:rsidRPr="006409FA">
        <w:t xml:space="preserve"> (</w:t>
      </w:r>
      <w:hyperlink r:id="rId14"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is 1.</w:t>
      </w:r>
      <w:r w:rsidR="00E30586">
        <w:t>35</w:t>
      </w:r>
      <w:r w:rsidR="00E30586" w:rsidRPr="006409FA">
        <w:t xml:space="preserve"> </w:t>
      </w:r>
      <m:oMath>
        <m:r>
          <w:rPr>
            <w:rFonts w:ascii="Cambria Math" w:hAnsi="Cambria Math"/>
          </w:rPr>
          <m:t>±</m:t>
        </m:r>
      </m:oMath>
      <w:r w:rsidR="00C51CFC" w:rsidRPr="006409FA">
        <w:t xml:space="preserve"> 0.</w:t>
      </w:r>
      <w:r w:rsidR="00E30586">
        <w:t>014</w:t>
      </w:r>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suggesting</w:t>
      </w:r>
      <w:r w:rsidR="00C12ADD" w:rsidRPr="006409FA">
        <w:t xml:space="preserve"> a possible mixture of </w:t>
      </w:r>
      <w:r w:rsidR="00E30586">
        <w:t>35</w:t>
      </w:r>
      <w:r w:rsidR="00C12ADD" w:rsidRPr="006409FA">
        <w:t xml:space="preserve">% 2-fork and </w:t>
      </w:r>
      <w:r w:rsidR="00E30586">
        <w:t>6</w:t>
      </w:r>
      <w:r w:rsidR="00C12ADD" w:rsidRPr="006409FA">
        <w:t>5% single-fork cells</w:t>
      </w:r>
      <w:r w:rsidR="00D552A5" w:rsidRPr="006409FA">
        <w:t>.</w:t>
      </w:r>
      <w:r w:rsidR="00C51CFC" w:rsidRPr="006409FA">
        <w:t xml:space="preserve"> The PTR-based growth estimates indicated </w:t>
      </w:r>
      <w:r w:rsidR="00D552A5" w:rsidRPr="006409FA">
        <w:t>that the</w:t>
      </w:r>
      <w:r w:rsidR="00C51CFC" w:rsidRPr="006409FA">
        <w:t xml:space="preserve"> </w:t>
      </w:r>
      <w:r w:rsidR="00D552A5" w:rsidRPr="006409FA">
        <w:rPr>
          <w:i/>
          <w:iCs/>
        </w:rPr>
        <w:t xml:space="preserve">Streptococcus </w:t>
      </w:r>
      <w:r w:rsidR="00E30586">
        <w:t>ASV_8</w:t>
      </w:r>
      <w:r w:rsidR="00E30586" w:rsidRPr="006409FA">
        <w:t xml:space="preserve"> </w:t>
      </w:r>
      <w:r w:rsidR="00740733" w:rsidRPr="006409FA">
        <w:t>ha</w:t>
      </w:r>
      <w:r w:rsidR="00755708" w:rsidRPr="006409FA">
        <w:t>d</w:t>
      </w:r>
      <w:r w:rsidR="00740733" w:rsidRPr="006409FA">
        <w:t xml:space="preserve"> s</w:t>
      </w:r>
      <w:r w:rsidR="00C51CFC" w:rsidRPr="006409FA">
        <w:t>low</w:t>
      </w:r>
      <w:r w:rsidR="00740733" w:rsidRPr="006409FA">
        <w:t xml:space="preserve"> growth at the time of sampling.</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1526BFBF" w:rsidR="00BA10F3" w:rsidRPr="006409FA" w:rsidRDefault="002871E0" w:rsidP="0070343A">
      <w:r w:rsidRPr="006409FA">
        <w:t xml:space="preserve">The </w:t>
      </w:r>
      <w:proofErr w:type="spellStart"/>
      <w:r w:rsidRPr="006409FA">
        <w:t>allo</w:t>
      </w:r>
      <w:proofErr w:type="spellEnd"/>
      <w:r w:rsidRPr="006409FA">
        <w:t xml:space="preserve">-HCT recipients require antibiotics to prophylactically minimize the risk of developing infections before immune system reconstitution and/or to treat infections when they develop </w:t>
      </w:r>
      <w:r w:rsidRPr="006409FA">
        <w:fldChar w:fldCharType="begin"/>
      </w:r>
      <w:r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Pr="006409FA">
        <w:fldChar w:fldCharType="separate"/>
      </w:r>
      <w:r w:rsidRPr="006409FA">
        <w:rPr>
          <w:noProof/>
        </w:rPr>
        <w:t>(Shono and van den Brink, 2018)</w:t>
      </w:r>
      <w:r w:rsidRPr="006409FA">
        <w:fldChar w:fldCharType="end"/>
      </w:r>
      <w:r w:rsidRPr="006409FA">
        <w:t>.</w:t>
      </w:r>
      <w:r w:rsidR="006E60E6" w:rsidRPr="006409FA">
        <w:t xml:space="preserve"> For the cohort we used, the </w:t>
      </w:r>
      <w:proofErr w:type="spellStart"/>
      <w:r w:rsidR="00463D6C" w:rsidRPr="006409FA">
        <w:t>allo</w:t>
      </w:r>
      <w:proofErr w:type="spellEnd"/>
      <w:r w:rsidR="00463D6C" w:rsidRPr="006409FA">
        <w:t xml:space="preserve">-HCT procedure </w:t>
      </w:r>
      <w:r w:rsidR="00E03EA8" w:rsidRPr="006409FA">
        <w:t xml:space="preserve">usually </w:t>
      </w:r>
      <w:r w:rsidR="00463D6C" w:rsidRPr="006409FA">
        <w:lastRenderedPageBreak/>
        <w:t>started a</w:t>
      </w:r>
      <w:r w:rsidR="00A96D90" w:rsidRPr="006409FA">
        <w:t xml:space="preserve">ntibiotic prophylaxis within a week </w:t>
      </w:r>
      <w:r w:rsidR="00057DB2" w:rsidRPr="006409FA">
        <w:t>prior to</w:t>
      </w:r>
      <w:r w:rsidR="00A96D90" w:rsidRPr="006409FA">
        <w:t xml:space="preserve"> transplantation.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A159F6" w:rsidRPr="006409FA">
        <w:t xml:space="preserve">to the </w:t>
      </w:r>
      <w:r w:rsidR="005E52F8" w:rsidRPr="006409FA">
        <w:t>decline</w:t>
      </w:r>
      <w:r w:rsidR="00DF6E18" w:rsidRPr="006409FA">
        <w:t>d</w:t>
      </w:r>
      <w:r w:rsidR="00A159F6" w:rsidRPr="006409FA">
        <w:t xml:space="preserve"> gut</w:t>
      </w:r>
      <w:r w:rsidR="00DF6E18" w:rsidRPr="006409FA">
        <w:t xml:space="preserve"> bacterial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as</w:t>
      </w:r>
      <w:r w:rsidR="005D4BE4" w:rsidRPr="006409FA">
        <w:t xml:space="preserve"> mainly</w:t>
      </w:r>
      <w:r w:rsidR="00877F41" w:rsidRPr="006409FA">
        <w:t xml:space="preserve"> driven by the declined gut bacterial </w:t>
      </w:r>
      <w:r w:rsidR="00682C7F" w:rsidRPr="006409FA">
        <w:t>load</w:t>
      </w:r>
      <w:r w:rsidR="001B6FBB" w:rsidRPr="006409FA">
        <w:t>. Th</w:t>
      </w:r>
      <w:r w:rsidR="000F6B13" w:rsidRPr="006409FA">
        <w:t>is</w:t>
      </w:r>
      <w:r w:rsidR="00736AC5" w:rsidRPr="006409FA">
        <w:t xml:space="preserve">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proportion</w:t>
      </w:r>
      <w:r w:rsidR="003A1181" w:rsidRPr="006409FA">
        <w:t>s</w:t>
      </w:r>
      <w:r w:rsidR="00A159F6"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oral bacteria is </w:t>
      </w:r>
      <w:r w:rsidR="008438BD" w:rsidRPr="006409FA">
        <w:t xml:space="preserve">in </w:t>
      </w:r>
      <w:r w:rsidR="00617E1B" w:rsidRPr="006409FA">
        <w:t xml:space="preserve">direct </w:t>
      </w:r>
      <w:r w:rsidR="008438BD" w:rsidRPr="006409FA">
        <w:t xml:space="preserve">contrast to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hose relative abundance</w:t>
      </w:r>
      <w:r w:rsidR="00C10562" w:rsidRPr="006409FA">
        <w:t>s in the gut</w:t>
      </w:r>
      <w:r w:rsidR="008438BD" w:rsidRPr="006409FA">
        <w:t xml:space="preserve"> i</w:t>
      </w:r>
      <w:r w:rsidR="00617E1B" w:rsidRPr="006409FA">
        <w:t xml:space="preserve">nforms </w:t>
      </w:r>
      <w:r w:rsidR="008438BD" w:rsidRPr="006409FA">
        <w:t>their absolute quantities.</w:t>
      </w:r>
    </w:p>
    <w:p w14:paraId="69912ACA" w14:textId="2C8A69F8" w:rsidR="0061713C" w:rsidRPr="006409FA" w:rsidRDefault="007D724A" w:rsidP="007510F4">
      <w:pPr>
        <w:ind w:firstLine="720"/>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r w:rsidR="00295C0B">
        <w:t xml:space="preserve">in </w:t>
      </w:r>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A65B03" w:rsidRPr="006409FA">
        <w:t>—a combination of beta-lactam and beta-lactamase inhibitor—</w:t>
      </w:r>
      <w:r w:rsidR="005F43E7" w:rsidRPr="006409FA">
        <w:t>strongly</w:t>
      </w:r>
      <w:r w:rsidR="005C6B34" w:rsidRPr="006409FA">
        <w:t xml:space="preserve"> increase</w:t>
      </w:r>
      <w:r w:rsidR="00AA22B3" w:rsidRPr="006409FA">
        <w:t>d</w:t>
      </w:r>
      <w:r w:rsidR="005C6B34" w:rsidRPr="006409FA">
        <w:t xml:space="preserve"> the risk of </w:t>
      </w:r>
      <w:r w:rsidR="00D724A3">
        <w:t xml:space="preserve">intestinal </w:t>
      </w:r>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645537" w:rsidRPr="006409FA">
        <w:t>,</w:t>
      </w:r>
      <w:r w:rsidR="005F43E7" w:rsidRPr="006409FA">
        <w:t xml:space="preserve"> by observing that</w:t>
      </w:r>
      <w:r w:rsidR="00645537" w:rsidRPr="006409FA">
        <w:t xml:space="preserve"> c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have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33141C" w:rsidRPr="006409FA">
        <w:t xml:space="preserve">According to the </w:t>
      </w:r>
      <w:r w:rsidR="0033141C" w:rsidRPr="006409FA">
        <w:rPr>
          <w:i/>
          <w:iCs/>
        </w:rPr>
        <w:t xml:space="preserve">marker </w:t>
      </w:r>
      <w:r w:rsidR="0033141C" w:rsidRPr="006409FA">
        <w:t xml:space="preserve">hypothesis, </w:t>
      </w:r>
      <w:r w:rsidR="00B242C1" w:rsidRPr="006409FA">
        <w:t xml:space="preserve">the </w:t>
      </w:r>
      <w:r w:rsidR="005F43E7" w:rsidRPr="006409FA">
        <w:t>positive association</w:t>
      </w:r>
      <w:r w:rsidR="0033141C" w:rsidRPr="006409FA">
        <w:t xml:space="preserve"> </w:t>
      </w:r>
      <w:r w:rsidR="00D3018C" w:rsidRPr="006409FA">
        <w:t xml:space="preserve">of TZP </w:t>
      </w:r>
      <w:r w:rsidR="00B242C1" w:rsidRPr="006409FA">
        <w:t xml:space="preserve">reflects the strong anaerobe-killing capacity of this drug </w:t>
      </w:r>
      <w:r w:rsidR="00B242C1" w:rsidRPr="006409FA">
        <w:fldChar w:fldCharType="begin"/>
      </w:r>
      <w:r w:rsidR="00B242C1" w:rsidRPr="006409FA">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rsidRPr="006409FA">
        <w:fldChar w:fldCharType="separate"/>
      </w:r>
      <w:r w:rsidR="00B242C1" w:rsidRPr="006409FA">
        <w:rPr>
          <w:noProof/>
        </w:rPr>
        <w:t>(Morjaria et al., 2019)</w:t>
      </w:r>
      <w:r w:rsidR="00B242C1" w:rsidRPr="006409FA">
        <w:fldChar w:fldCharType="end"/>
      </w:r>
      <w:r w:rsidR="00B242C1" w:rsidRPr="006409FA">
        <w:t>.</w:t>
      </w:r>
      <w:r w:rsidR="00563743" w:rsidRPr="006409FA">
        <w:t xml:space="preserve"> Other than TZP, orally (P=0.049) but not intravenous</w:t>
      </w:r>
      <w:r w:rsidR="00D3018C" w:rsidRPr="006409FA">
        <w:t xml:space="preserve">ly (P=0.58) administered </w:t>
      </w:r>
      <w:r w:rsidR="00563743" w:rsidRPr="006409FA">
        <w:t xml:space="preserve">vancomycin is associated with </w:t>
      </w:r>
      <w:r w:rsidR="00C671C0" w:rsidRPr="006409FA">
        <w:t>intestinal domination of oral bacteria</w:t>
      </w:r>
      <w:r w:rsidR="00563743" w:rsidRPr="006409FA">
        <w:t xml:space="preserve">, likely because </w:t>
      </w:r>
      <w:r w:rsidR="0085315D" w:rsidRPr="006409FA">
        <w:t xml:space="preserve">the latter </w:t>
      </w:r>
      <w:r w:rsidR="00563743" w:rsidRPr="006409FA">
        <w:t>fails to reach the</w:t>
      </w:r>
      <w:r w:rsidR="00D3018C" w:rsidRPr="006409FA">
        <w:t xml:space="preserve"> gut</w:t>
      </w:r>
      <w:r w:rsidR="00563743" w:rsidRPr="006409FA">
        <w:t>.</w:t>
      </w:r>
      <w:r w:rsidR="00772754" w:rsidRPr="006409FA">
        <w:t xml:space="preserve"> </w:t>
      </w:r>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r w:rsidR="00DB4249">
        <w:t xml:space="preserve">P=6.1e-4, </w:t>
      </w:r>
      <w:r w:rsidR="0061713C" w:rsidRPr="006409FA">
        <w:rPr>
          <w:highlight w:val="yellow"/>
        </w:rPr>
        <w:t>Fig. 4D</w:t>
      </w:r>
      <w:r w:rsidR="0061713C" w:rsidRPr="006409FA">
        <w:t>).</w:t>
      </w:r>
      <w:r w:rsidR="0091364D" w:rsidRPr="006409FA">
        <w:t xml:space="preserve"> Quinolones are widely used as prophylaxis </w:t>
      </w:r>
      <w:r w:rsidR="00DB4249">
        <w:t xml:space="preserve">to reduce the incidences of gram-negative bacterial infections (e.g., </w:t>
      </w:r>
      <w:r w:rsidR="00DB4249" w:rsidRPr="00DB4249">
        <w:rPr>
          <w:i/>
          <w:iCs/>
        </w:rPr>
        <w:t>Pseudomonas</w:t>
      </w:r>
      <w:r w:rsidR="00DB4249">
        <w:t xml:space="preserve"> and </w:t>
      </w:r>
      <w:r w:rsidR="00DB4249" w:rsidRPr="00DB4249">
        <w:rPr>
          <w:i/>
          <w:iCs/>
        </w:rPr>
        <w:t>Enterobacteriaceae</w:t>
      </w:r>
      <w:r w:rsidR="00DB4249">
        <w:t xml:space="preserve">) in patients with neutropenia </w:t>
      </w:r>
      <w:r w:rsidR="00DB4249">
        <w:fldChar w:fldCharType="begin"/>
      </w:r>
      <w:r w:rsidR="00DB4249">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DB4249">
        <w:fldChar w:fldCharType="separate"/>
      </w:r>
      <w:r w:rsidR="00DB4249">
        <w:rPr>
          <w:noProof/>
        </w:rPr>
        <w:t>(Cometta et al., 1994)</w:t>
      </w:r>
      <w:r w:rsidR="00DB4249">
        <w:fldChar w:fldCharType="end"/>
      </w:r>
      <w:r w:rsidR="00DB4249">
        <w:t xml:space="preserve">. </w:t>
      </w:r>
      <w:r w:rsidR="001E6B77" w:rsidRPr="006409FA">
        <w:t xml:space="preserve">One explanation for the negative association </w:t>
      </w:r>
      <w:r w:rsidR="004C7773">
        <w:t>is that most quinolones</w:t>
      </w:r>
      <w:r w:rsidR="000C0168">
        <w:t xml:space="preserve">, especially early generations </w:t>
      </w:r>
      <w:r w:rsidR="000C0168">
        <w:fldChar w:fldCharType="begin"/>
      </w:r>
      <w:r w:rsidR="000C0168">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0C0168">
        <w:fldChar w:fldCharType="separate"/>
      </w:r>
      <w:r w:rsidR="000C0168">
        <w:rPr>
          <w:noProof/>
        </w:rPr>
        <w:t>(Appelbaum, 1999)</w:t>
      </w:r>
      <w:r w:rsidR="000C0168">
        <w:fldChar w:fldCharType="end"/>
      </w:r>
      <w:r w:rsidR="000C0168">
        <w:t xml:space="preserve">, </w:t>
      </w:r>
      <w:r w:rsidR="004C7773">
        <w:t xml:space="preserve">are more effective </w:t>
      </w:r>
      <w:r w:rsidR="005526E5">
        <w:t>against</w:t>
      </w:r>
      <w:r w:rsidR="004C7773">
        <w:t xml:space="preserve"> aerobic and facultative anaerobic bacteria (e.g., oral flora) than anaerobes.</w:t>
      </w:r>
    </w:p>
    <w:p w14:paraId="141EF613" w14:textId="77777777" w:rsidR="0061713C" w:rsidRPr="006409FA" w:rsidRDefault="0061713C" w:rsidP="00CF5E1E">
      <w:pPr>
        <w:ind w:firstLine="720"/>
      </w:pPr>
    </w:p>
    <w:p w14:paraId="0AEF3BDA" w14:textId="28C99869" w:rsidR="00DB54CD" w:rsidRPr="006409FA" w:rsidRDefault="00326771" w:rsidP="000A48DA">
      <w:r>
        <w:rPr>
          <w:noProof/>
        </w:rPr>
        <w:drawing>
          <wp:inline distT="0" distB="0" distL="0" distR="0" wp14:anchorId="58E8C4D7" wp14:editId="16211A4A">
            <wp:extent cx="5943600" cy="3096260"/>
            <wp:effectExtent l="0" t="0" r="0" b="254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3A78D1F1" w:rsidR="00DB54CD" w:rsidRDefault="00DB54CD" w:rsidP="000A48DA">
      <w:r w:rsidRPr="006409FA">
        <w:rPr>
          <w:b/>
        </w:rPr>
        <w:t xml:space="preserve">Figure </w:t>
      </w:r>
      <w:r w:rsidR="00745122" w:rsidRPr="006409FA">
        <w:rPr>
          <w:b/>
        </w:rPr>
        <w:t>4</w:t>
      </w:r>
      <w:r w:rsidRPr="006409FA">
        <w:rPr>
          <w:b/>
        </w:rPr>
        <w:t xml:space="preserve">. </w:t>
      </w:r>
      <w:proofErr w:type="spellStart"/>
      <w:r w:rsidR="00752C76">
        <w:rPr>
          <w:b/>
        </w:rPr>
        <w:t>A</w:t>
      </w:r>
      <w:r w:rsidRPr="006409FA">
        <w:rPr>
          <w:b/>
        </w:rPr>
        <w:t>llo</w:t>
      </w:r>
      <w:proofErr w:type="spellEnd"/>
      <w:r w:rsidRPr="006409FA">
        <w:rPr>
          <w:b/>
        </w:rPr>
        <w:t>-</w:t>
      </w:r>
      <w:r w:rsidR="0058574F" w:rsidRPr="006409FA">
        <w:rPr>
          <w:b/>
        </w:rPr>
        <w:t xml:space="preserve">HCT </w:t>
      </w:r>
      <w:r w:rsidR="00752C76" w:rsidRPr="006409FA">
        <w:rPr>
          <w:b/>
        </w:rPr>
        <w:t>cause collateral damage to gut microbio</w:t>
      </w:r>
      <w:r w:rsidR="003A6E1D">
        <w:rPr>
          <w:b/>
        </w:rPr>
        <w:t>me</w:t>
      </w:r>
      <w:r w:rsidR="00752C76">
        <w:rPr>
          <w:b/>
        </w:rPr>
        <w:t xml:space="preserve"> and </w:t>
      </w:r>
      <w:r w:rsidR="00600245" w:rsidRPr="006409FA">
        <w:rPr>
          <w:b/>
        </w:rPr>
        <w:t>increase relative</w:t>
      </w:r>
      <w:r w:rsidR="00820996" w:rsidRPr="006409FA">
        <w:rPr>
          <w:b/>
        </w:rPr>
        <w:t>, but not absolute,</w:t>
      </w:r>
      <w:r w:rsidR="00600245" w:rsidRPr="006409FA">
        <w:rPr>
          <w:b/>
        </w:rPr>
        <w:t xml:space="preserve"> </w:t>
      </w:r>
      <w:r w:rsidR="00752C76">
        <w:rPr>
          <w:b/>
        </w:rPr>
        <w:t>abundances of oral bacteria in feces</w:t>
      </w:r>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r w:rsidR="00A01586">
        <w:t xml:space="preserve"> of</w:t>
      </w:r>
      <w:r w:rsidR="005832D3" w:rsidRPr="006409FA">
        <w:t xml:space="preserve"> </w:t>
      </w:r>
      <w:r w:rsidR="002729CA" w:rsidRPr="006409FA">
        <w:t xml:space="preserve">all 10,433 </w:t>
      </w:r>
      <w:r w:rsidR="00891185" w:rsidRPr="006409FA">
        <w:t xml:space="preserve">fecal </w:t>
      </w:r>
      <w:r w:rsidR="002729CA" w:rsidRPr="006409FA">
        <w:t xml:space="preserve">samples. </w:t>
      </w:r>
      <w:proofErr w:type="gramStart"/>
      <w:r w:rsidR="002729CA" w:rsidRPr="006409FA">
        <w:t>The taxonomic composition (top),</w:t>
      </w:r>
      <w:proofErr w:type="gramEnd"/>
      <w:r w:rsidR="002729CA" w:rsidRPr="006409FA">
        <w:t xml:space="preserve"> </w:t>
      </w:r>
      <w:r w:rsidR="000C24E1">
        <w:t>estimated</w:t>
      </w:r>
      <w:r w:rsidR="005F4B67" w:rsidRPr="006409FA">
        <w:t xml:space="preserve"> </w:t>
      </w:r>
      <w:r w:rsidR="00421645" w:rsidRPr="006409FA">
        <w:t>fractions of oral bacteria</w:t>
      </w:r>
      <w:r w:rsidR="000C24E1">
        <w:t xml:space="preserve"> in feces</w:t>
      </w:r>
      <w:r w:rsidR="002729CA" w:rsidRPr="006409FA">
        <w:t xml:space="preserve"> (middle), and</w:t>
      </w:r>
      <w:r w:rsidR="00891185" w:rsidRPr="006409FA">
        <w:t xml:space="preserve"> </w:t>
      </w:r>
      <w:r w:rsidR="002729CA" w:rsidRPr="006409FA">
        <w:t xml:space="preserve">total bacterial loads (bottom) </w:t>
      </w:r>
      <w:r w:rsidR="00A2793D">
        <w:t xml:space="preserve">were </w:t>
      </w:r>
      <w:r w:rsidR="002729CA" w:rsidRPr="006409FA">
        <w:t xml:space="preserve">aligned </w:t>
      </w:r>
      <w:r w:rsidR="00A2793D">
        <w:t xml:space="preserve">for </w:t>
      </w:r>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 xml:space="preserve">Antibiotic </w:t>
      </w:r>
      <w:r w:rsidR="00D96B0D" w:rsidRPr="006409FA">
        <w:rPr>
          <w:bCs/>
        </w:rPr>
        <w:lastRenderedPageBreak/>
        <w:t>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 and gut</w:t>
      </w:r>
      <w:r w:rsidR="00B24ECD" w:rsidRPr="006409FA">
        <w:t xml:space="preserve"> </w:t>
      </w:r>
      <w:r w:rsidR="00D95EFC" w:rsidRPr="006409FA">
        <w:t>bacteria</w:t>
      </w:r>
      <w:r w:rsidR="00F410FC" w:rsidRPr="006409FA">
        <w:t xml:space="preserve"> in 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251069" w:rsidRPr="006409FA">
        <w:t>Bar height:</w:t>
      </w:r>
      <w:r w:rsidR="00284AD6" w:rsidRPr="006409FA">
        <w:t xml:space="preserve"> </w:t>
      </w:r>
      <w:r w:rsidR="00251069" w:rsidRPr="006409FA">
        <w:t>mean; r</w:t>
      </w:r>
      <w:r w:rsidRPr="006409FA">
        <w:t xml:space="preserve">ed </w:t>
      </w:r>
      <w:r w:rsidR="005065E9" w:rsidRPr="006409FA">
        <w:t>line: best linear fit; shading and bars: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r w:rsidR="00B24ECD" w:rsidRPr="006409FA">
        <w:t>.</w:t>
      </w:r>
    </w:p>
    <w:p w14:paraId="6CFB078F" w14:textId="2C09A3D8" w:rsidR="00EE15F3" w:rsidRDefault="00EE15F3" w:rsidP="000A48DA"/>
    <w:p w14:paraId="08DF614D" w14:textId="6D2634F0" w:rsidR="00EE15F3" w:rsidRPr="00FB131C" w:rsidRDefault="00EE15F3" w:rsidP="000A48DA">
      <w:pPr>
        <w:rPr>
          <w:b/>
          <w:bCs/>
        </w:rPr>
      </w:pPr>
      <w:r w:rsidRPr="00FB131C">
        <w:rPr>
          <w:b/>
          <w:bCs/>
        </w:rPr>
        <w:t>The</w:t>
      </w:r>
      <w:r w:rsidR="00FB131C">
        <w:rPr>
          <w:b/>
          <w:bCs/>
        </w:rPr>
        <w:t xml:space="preserve"> relative abundance of</w:t>
      </w:r>
      <w:r w:rsidRPr="00FB131C">
        <w:rPr>
          <w:b/>
          <w:bCs/>
        </w:rPr>
        <w:t xml:space="preserve"> oral </w:t>
      </w:r>
      <w:r w:rsidR="00FB131C" w:rsidRPr="00FB131C">
        <w:rPr>
          <w:b/>
          <w:bCs/>
        </w:rPr>
        <w:t>bacteria</w:t>
      </w:r>
      <w:r w:rsidR="00FB131C">
        <w:rPr>
          <w:b/>
          <w:bCs/>
        </w:rPr>
        <w:t xml:space="preserve"> in </w:t>
      </w:r>
      <w:r w:rsidR="00FB131C" w:rsidRPr="00FB131C">
        <w:rPr>
          <w:b/>
          <w:bCs/>
        </w:rPr>
        <w:t>feces</w:t>
      </w:r>
      <w:r w:rsidRPr="00FB131C">
        <w:rPr>
          <w:b/>
          <w:bCs/>
        </w:rPr>
        <w:t xml:space="preserve"> is associated with host health</w:t>
      </w:r>
    </w:p>
    <w:p w14:paraId="247A987C" w14:textId="5FB391B2" w:rsidR="003F314D" w:rsidRDefault="00630ECB" w:rsidP="00630ECB">
      <w:pPr>
        <w:tabs>
          <w:tab w:val="left" w:pos="1180"/>
        </w:tabs>
        <w:kinsoku w:val="0"/>
        <w:overflowPunct w:val="0"/>
        <w:autoSpaceDE w:val="0"/>
        <w:autoSpaceDN w:val="0"/>
        <w:adjustRightInd w:val="0"/>
        <w:spacing w:before="2" w:line="275" w:lineRule="exact"/>
      </w:pPr>
      <w:r>
        <w:t xml:space="preserve">We sought to determine whether the relative abundance of oral bacteria is </w:t>
      </w:r>
      <w:r w:rsidR="0009170C">
        <w:t>correlated</w:t>
      </w:r>
      <w:r>
        <w:t xml:space="preserve"> with </w:t>
      </w:r>
      <w:r w:rsidR="0009170C">
        <w:t xml:space="preserve">health status of the </w:t>
      </w:r>
      <w:proofErr w:type="spellStart"/>
      <w:r w:rsidR="0009170C">
        <w:t>allo</w:t>
      </w:r>
      <w:proofErr w:type="spellEnd"/>
      <w:r w:rsidR="0009170C">
        <w:t>-HCT recipients</w:t>
      </w:r>
      <w:r>
        <w:t>. Stool consistency—a major factor associated with microbiome composition</w:t>
      </w:r>
      <w:r w:rsidR="00D83F72">
        <w:t xml:space="preserve"> </w:t>
      </w:r>
      <w:r w:rsidR="00D83F72">
        <w:fldChar w:fldCharType="begin"/>
      </w:r>
      <w:r w:rsidR="00D83F72">
        <w:instrText xml:space="preserve"> ADDIN EN.CITE &lt;EndNote&gt;&lt;Cite&gt;&lt;Author&gt;Vandeputte&lt;/Author&gt;&lt;Year&gt;2016&lt;/Year&gt;&lt;RecNum&gt;83&lt;/RecNum&gt;&lt;DisplayText&gt;(Vandeputte et al., 2016)&lt;/DisplayText&gt;&lt;record&gt;&lt;rec-number&gt;83&lt;/rec-number&gt;&lt;foreign-keys&gt;&lt;key app="EN" db-id="eeaavdvxvv5azseddsrxz2d0vpf5v0xr9ea5" timestamp="1662402147"&gt;83&lt;/key&gt;&lt;/foreign-keys&gt;&lt;ref-type name="Journal Article"&gt;17&lt;/ref-type&gt;&lt;contributors&gt;&lt;authors&gt;&lt;author&gt;Vandeputte, Doris&lt;/author&gt;&lt;author&gt;Falony, Gwen&lt;/author&gt;&lt;author&gt;Vieira-Silva, Sara&lt;/author&gt;&lt;author&gt;Tito, Raul Y&lt;/author&gt;&lt;author&gt;Joossens, Marie&lt;/author&gt;&lt;author&gt;Raes, Jeroen&lt;/author&gt;&lt;/authors&gt;&lt;/contributors&gt;&lt;titles&gt;&lt;title&gt;Stool consistency is strongly associated with gut microbiota richness and composition, enterotypes and bacterial growth rates&lt;/title&gt;&lt;secondary-title&gt;Gut&lt;/secondary-title&gt;&lt;/titles&gt;&lt;periodical&gt;&lt;full-title&gt;Gut&lt;/full-title&gt;&lt;/periodical&gt;&lt;pages&gt;57-62&lt;/pages&gt;&lt;volume&gt;65&lt;/volume&gt;&lt;number&gt;1&lt;/number&gt;&lt;dates&gt;&lt;year&gt;2016&lt;/year&gt;&lt;/dates&gt;&lt;isbn&gt;0017-5749&lt;/isbn&gt;&lt;urls&gt;&lt;/urls&gt;&lt;/record&gt;&lt;/Cite&gt;&lt;/EndNote&gt;</w:instrText>
      </w:r>
      <w:r w:rsidR="00D83F72">
        <w:fldChar w:fldCharType="separate"/>
      </w:r>
      <w:r w:rsidR="00D83F72">
        <w:rPr>
          <w:noProof/>
        </w:rPr>
        <w:t>(Vandeputte et al., 2016)</w:t>
      </w:r>
      <w:r w:rsidR="00D83F72">
        <w:fldChar w:fldCharType="end"/>
      </w:r>
      <w:r>
        <w:t>—was looser in samples with higher relative abundance of oral bacteria (</w:t>
      </w:r>
      <w:r w:rsidRPr="0009170C">
        <w:rPr>
          <w:bCs/>
          <w:highlight w:val="yellow"/>
        </w:rPr>
        <w:t xml:space="preserve">Fig. </w:t>
      </w:r>
      <w:r w:rsidR="0009170C" w:rsidRPr="0009170C">
        <w:rPr>
          <w:bCs/>
          <w:highlight w:val="yellow"/>
        </w:rPr>
        <w:t>S7</w:t>
      </w:r>
      <w:r>
        <w:t>). This association may be partially attributed to the loss of gut bacteria: Previous work</w:t>
      </w:r>
      <w:r w:rsidR="004D2B68">
        <w:t xml:space="preserve"> </w:t>
      </w:r>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r>
        <w:t xml:space="preserve"> showed that the water content, which strongly correlates with stool consistency, is negatively associated with microbiome density. We further </w:t>
      </w:r>
      <w:r w:rsidR="00017093">
        <w:t xml:space="preserve">found that </w:t>
      </w:r>
      <w:r>
        <w:t xml:space="preserve">the intestinal domination </w:t>
      </w:r>
      <w:r w:rsidR="00017093">
        <w:t>by</w:t>
      </w:r>
      <w:r>
        <w:t xml:space="preserve"> any oral ASV over 30% of relative abundanc</w:t>
      </w:r>
      <w:r w:rsidR="0070097E">
        <w:t xml:space="preserve">e </w:t>
      </w:r>
      <w:r w:rsidR="00017093">
        <w:t xml:space="preserve">reduced the risk of </w:t>
      </w:r>
      <w:r>
        <w:t xml:space="preserve">intestinal domination </w:t>
      </w:r>
      <w:r w:rsidR="00EA35E0">
        <w:t xml:space="preserve">(relative abundance &gt; 30%) </w:t>
      </w:r>
      <w:r w:rsidR="00017093">
        <w:t xml:space="preserve">by </w:t>
      </w:r>
      <w:r w:rsidR="00017093" w:rsidRPr="00017093">
        <w:rPr>
          <w:i/>
          <w:iCs/>
        </w:rPr>
        <w:t>Enterococcus</w:t>
      </w:r>
      <w:r w:rsidR="00017093">
        <w:t xml:space="preserve"> but </w:t>
      </w:r>
      <w:r w:rsidR="00EA35E0">
        <w:t xml:space="preserve">increased the risk of </w:t>
      </w:r>
      <w:r w:rsidR="00EA35E0" w:rsidRPr="00EA35E0">
        <w:rPr>
          <w:i/>
          <w:iCs/>
        </w:rPr>
        <w:t>Candida</w:t>
      </w:r>
      <w:r w:rsidR="00EA35E0">
        <w:t xml:space="preserve"> domination (relative abundance &gt; 90%) </w:t>
      </w:r>
      <w:r w:rsidR="00264973">
        <w:t>(</w:t>
      </w:r>
      <w:r w:rsidR="00264973" w:rsidRPr="006E7FCD">
        <w:rPr>
          <w:highlight w:val="yellow"/>
        </w:rPr>
        <w:t>Table S5</w:t>
      </w:r>
      <w:r w:rsidR="00264973">
        <w:t>)</w:t>
      </w:r>
      <w:r w:rsidR="003F314D">
        <w:t xml:space="preserve">, both of which are predisposing factors of bloodstream infections </w: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 </w:instrTex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DATA </w:instrText>
      </w:r>
      <w:r w:rsidR="003F314D">
        <w:fldChar w:fldCharType="end"/>
      </w:r>
      <w:r w:rsidR="003F314D">
        <w:fldChar w:fldCharType="separate"/>
      </w:r>
      <w:r w:rsidR="003F314D">
        <w:rPr>
          <w:noProof/>
        </w:rPr>
        <w:t>(Taur</w:t>
      </w:r>
      <w:r w:rsidR="003F314D" w:rsidRPr="003F314D">
        <w:rPr>
          <w:i/>
          <w:noProof/>
        </w:rPr>
        <w:t xml:space="preserve"> et al.</w:t>
      </w:r>
      <w:r w:rsidR="003F314D">
        <w:rPr>
          <w:noProof/>
        </w:rPr>
        <w:t>, 2012; Zhai</w:t>
      </w:r>
      <w:r w:rsidR="003F314D" w:rsidRPr="003F314D">
        <w:rPr>
          <w:i/>
          <w:noProof/>
        </w:rPr>
        <w:t xml:space="preserve"> et al.</w:t>
      </w:r>
      <w:r w:rsidR="003F314D">
        <w:rPr>
          <w:noProof/>
        </w:rPr>
        <w:t>, 2020)</w:t>
      </w:r>
      <w:r w:rsidR="003F314D">
        <w:fldChar w:fldCharType="end"/>
      </w:r>
      <w:r w:rsidR="003F314D">
        <w:t xml:space="preserve">. It is likely that </w:t>
      </w:r>
      <w:r w:rsidR="00302902">
        <w:t>the administration of antibiotics successfully decontaminate</w:t>
      </w:r>
      <w:r w:rsidR="005526D6">
        <w:t>d</w:t>
      </w:r>
      <w:r w:rsidR="00302902">
        <w:t xml:space="preserve"> bacterial pathogens including </w:t>
      </w:r>
      <w:r w:rsidR="00302902" w:rsidRPr="00302902">
        <w:rPr>
          <w:i/>
          <w:iCs/>
        </w:rPr>
        <w:t>Enterococcus</w:t>
      </w:r>
      <w:r w:rsidR="00302902">
        <w:rPr>
          <w:i/>
          <w:iCs/>
        </w:rPr>
        <w:t xml:space="preserve"> spp.</w:t>
      </w:r>
      <w:r w:rsidR="00302902">
        <w:t xml:space="preserve"> when gut </w:t>
      </w:r>
      <w:r w:rsidR="005526D6">
        <w:t>commensals are</w:t>
      </w:r>
      <w:r w:rsidR="00302902">
        <w:t xml:space="preserve"> </w:t>
      </w:r>
      <w:proofErr w:type="gramStart"/>
      <w:r w:rsidR="00302902">
        <w:t>depleted, but</w:t>
      </w:r>
      <w:proofErr w:type="gramEnd"/>
      <w:r w:rsidR="003F314D">
        <w:t xml:space="preserve"> open</w:t>
      </w:r>
      <w:r w:rsidR="00302902">
        <w:t>s</w:t>
      </w:r>
      <w:r w:rsidR="003F314D">
        <w:t xml:space="preserve"> niche for fungi to expand.</w:t>
      </w:r>
    </w:p>
    <w:p w14:paraId="3CCD2E44" w14:textId="45790239" w:rsidR="00EE15F3" w:rsidRPr="006409FA" w:rsidRDefault="003F314D" w:rsidP="00A23C9F">
      <w:pPr>
        <w:tabs>
          <w:tab w:val="left" w:pos="1180"/>
        </w:tabs>
        <w:kinsoku w:val="0"/>
        <w:overflowPunct w:val="0"/>
        <w:autoSpaceDE w:val="0"/>
        <w:autoSpaceDN w:val="0"/>
        <w:adjustRightInd w:val="0"/>
        <w:spacing w:before="2" w:line="275" w:lineRule="exact"/>
      </w:pPr>
      <w:r>
        <w:tab/>
      </w:r>
      <w:r w:rsidR="004C6ABE">
        <w:rPr>
          <w:rFonts w:hint="eastAsia"/>
        </w:rPr>
        <w:t>Our</w:t>
      </w:r>
      <w:r w:rsidR="004C6ABE">
        <w:t xml:space="preserve"> previous work has studied t</w:t>
      </w:r>
      <w:r w:rsidR="00D914E5">
        <w:t>he interactions between specific gut bacteria and immune cell</w:t>
      </w:r>
      <w:r w:rsidR="00BC6549">
        <w:t xml:space="preserve"> dynamics</w:t>
      </w:r>
      <w:r w:rsidR="004C6ABE">
        <w:t xml:space="preserve"> </w:t>
      </w:r>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r w:rsidR="00D914E5">
        <w:t xml:space="preserve">. Using oral bacteria in feces as a new </w:t>
      </w:r>
      <w:r w:rsidR="00C9025A">
        <w:t xml:space="preserve">metric to quantify </w:t>
      </w:r>
      <w:r w:rsidR="00D914E5">
        <w:t xml:space="preserve">gut microbiome damage, </w:t>
      </w:r>
      <w:r w:rsidR="0070097E">
        <w:t>w</w:t>
      </w:r>
      <w:r w:rsidR="00A23C9F">
        <w:t xml:space="preserve">e found that </w:t>
      </w:r>
      <w:r w:rsidR="00D914E5">
        <w:t xml:space="preserve">the </w:t>
      </w:r>
      <w:r w:rsidR="00C9025A">
        <w:t>oral bacterial fraction</w:t>
      </w:r>
      <w:r w:rsidR="00286D3C">
        <w:t>s</w:t>
      </w:r>
      <w:r w:rsidR="00C9025A">
        <w:t xml:space="preserve"> </w:t>
      </w:r>
      <w:r w:rsidR="00286D3C">
        <w:t xml:space="preserve">are </w:t>
      </w:r>
      <w:r w:rsidR="0070097E">
        <w:t>negatively</w:t>
      </w:r>
      <w:r w:rsidR="00952AD2">
        <w:t xml:space="preserve"> correlate</w:t>
      </w:r>
      <w:r w:rsidR="0070097E">
        <w:t xml:space="preserve">d with circulating white blood cell counts, including neutrophils, </w:t>
      </w:r>
      <w:r w:rsidR="00264973">
        <w:t>lymphocytes,</w:t>
      </w:r>
      <w:r w:rsidR="0070097E">
        <w:t xml:space="preserve"> and the total white blood cells</w:t>
      </w:r>
      <w:r w:rsidR="00264973">
        <w:t xml:space="preserve"> (</w:t>
      </w:r>
      <w:r w:rsidR="00264973" w:rsidRPr="00264973">
        <w:rPr>
          <w:highlight w:val="yellow"/>
        </w:rPr>
        <w:t>Fig. S8</w:t>
      </w:r>
      <w:r w:rsidR="00264973">
        <w:t>)</w:t>
      </w:r>
      <w:r w:rsidR="0070097E">
        <w:t xml:space="preserve">. </w:t>
      </w:r>
      <w:r w:rsidR="00D914E5">
        <w:t>W</w:t>
      </w:r>
      <w:r w:rsidR="0070097E">
        <w:t>e</w:t>
      </w:r>
      <w:r w:rsidR="00D914E5">
        <w:t xml:space="preserve"> next</w:t>
      </w:r>
      <w:r w:rsidR="0070097E">
        <w:t xml:space="preserve"> investigated whether </w:t>
      </w:r>
      <w:r w:rsidR="00D914E5">
        <w:t xml:space="preserve">the </w:t>
      </w:r>
      <w:r w:rsidR="004125E8">
        <w:t>metric</w:t>
      </w:r>
      <w:r w:rsidR="00D914E5">
        <w:t xml:space="preserve"> is</w:t>
      </w:r>
      <w:r w:rsidR="0070097E">
        <w:t xml:space="preserve"> associated with white blood cell dynamics (i</w:t>
      </w:r>
      <w:r w:rsidR="00D914E5">
        <w:t>.</w:t>
      </w:r>
      <w:r w:rsidR="0070097E">
        <w:t xml:space="preserve">e., rate of </w:t>
      </w:r>
      <w:r w:rsidR="00D914E5">
        <w:t xml:space="preserve">white blood cell count </w:t>
      </w:r>
      <w:r w:rsidR="0070097E">
        <w:t>change</w:t>
      </w:r>
      <w:r w:rsidR="00D914E5">
        <w:t>s</w:t>
      </w:r>
      <w:r w:rsidR="0070097E">
        <w:t xml:space="preserve">). By controlling the </w:t>
      </w:r>
      <w:r w:rsidR="00264973">
        <w:t>immunomodulatory</w:t>
      </w:r>
      <w:r w:rsidR="0070097E">
        <w:t xml:space="preserve"> drugs, oral bacterial fraction remains positively associated with</w:t>
      </w:r>
      <w:r w:rsidR="00D914E5">
        <w:t xml:space="preserve"> the rates of</w:t>
      </w:r>
      <w:r w:rsidR="0070097E">
        <w:t xml:space="preserve"> </w:t>
      </w:r>
      <w:r w:rsidR="004125E8">
        <w:t xml:space="preserve">total </w:t>
      </w:r>
      <w:r w:rsidR="0070097E">
        <w:t>white blood cell</w:t>
      </w:r>
      <w:r w:rsidR="00D914E5">
        <w:t>s</w:t>
      </w:r>
      <w:r w:rsidR="004125E8">
        <w:t>, neutrophils, and monocytes</w:t>
      </w:r>
      <w:r w:rsidR="00D914E5">
        <w:t xml:space="preserve"> </w:t>
      </w:r>
      <w:r w:rsidR="00264973">
        <w:t>(</w:t>
      </w:r>
      <w:r w:rsidR="00264973" w:rsidRPr="00264973">
        <w:rPr>
          <w:highlight w:val="yellow"/>
        </w:rPr>
        <w:t>Table S6</w:t>
      </w:r>
      <w:r w:rsidR="00264973">
        <w:t>)</w:t>
      </w:r>
      <w:r w:rsidR="0070097E">
        <w:t xml:space="preserve">. Finally, we </w:t>
      </w:r>
      <w:r w:rsidR="00A23C9F">
        <w:t>reanalyz</w:t>
      </w:r>
      <w:r w:rsidR="0070097E">
        <w:t>ed</w:t>
      </w:r>
      <w:r w:rsidR="00A23C9F">
        <w:t xml:space="preserve"> a public dataset </w:t>
      </w:r>
      <w:r w:rsidR="00EE15F3" w:rsidRPr="006409FA">
        <w:t xml:space="preserve">from bone-marrow-transplanted mice that received mono-antibiotic prophylaxis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r w:rsidR="0070097E">
        <w:t xml:space="preserve"> (</w:t>
      </w:r>
      <w:r w:rsidR="0070097E" w:rsidRPr="0070097E">
        <w:rPr>
          <w:highlight w:val="yellow"/>
        </w:rPr>
        <w:t>Fig. S9A</w:t>
      </w:r>
      <w:r w:rsidR="0070097E">
        <w:t>)</w:t>
      </w:r>
      <w:r w:rsidR="00EE15F3" w:rsidRPr="006409FA">
        <w:t>.</w:t>
      </w:r>
      <w:r w:rsidR="0070097E">
        <w:t xml:space="preserve"> </w:t>
      </w:r>
      <w:r w:rsidR="00EE15F3" w:rsidRPr="006409FA">
        <w:t xml:space="preserve">In that study, </w:t>
      </w:r>
      <w:r w:rsidR="00D914E5">
        <w:t>antibiotics</w:t>
      </w:r>
      <w:r w:rsidR="00EE15F3" w:rsidRPr="006409FA">
        <w:t xml:space="preserve"> reduced gut bacterial loads (</w:t>
      </w:r>
      <w:r w:rsidR="00EE15F3" w:rsidRPr="006409FA">
        <w:rPr>
          <w:highlight w:val="yellow"/>
        </w:rPr>
        <w:t>Fig. S</w:t>
      </w:r>
      <w:r w:rsidR="0070097E">
        <w:rPr>
          <w:highlight w:val="yellow"/>
        </w:rPr>
        <w:t>9B</w:t>
      </w:r>
      <w:r w:rsidR="00EE15F3" w:rsidRPr="006409FA">
        <w:t>)</w:t>
      </w:r>
      <w:r w:rsidR="00A23C9F">
        <w:t xml:space="preserve"> without apparently altering t</w:t>
      </w:r>
      <w:r w:rsidR="00EE15F3" w:rsidRPr="006409FA">
        <w:t>he oral bacterial loads (</w:t>
      </w:r>
      <w:r w:rsidR="00EE15F3" w:rsidRPr="006409FA">
        <w:rPr>
          <w:highlight w:val="yellow"/>
        </w:rPr>
        <w:t>Fig. S</w:t>
      </w:r>
      <w:r w:rsidR="0070097E">
        <w:rPr>
          <w:highlight w:val="yellow"/>
        </w:rPr>
        <w:t>9C</w:t>
      </w:r>
      <w:r w:rsidR="00EE15F3" w:rsidRPr="006409FA">
        <w:t>)</w:t>
      </w:r>
      <w:r w:rsidR="00D914E5">
        <w:t xml:space="preserve">, causing </w:t>
      </w:r>
      <w:r w:rsidR="00EE15F3" w:rsidRPr="006409FA">
        <w:t>a strong</w:t>
      </w:r>
      <w:r w:rsidR="00D914E5">
        <w:t xml:space="preserve"> </w:t>
      </w:r>
      <w:r w:rsidR="00EE15F3" w:rsidRPr="006409FA">
        <w:t xml:space="preserve">linear relationship </w:t>
      </w:r>
      <w:r w:rsidR="00D914E5" w:rsidRPr="006409FA">
        <w:t>(Pearson’s r = -0.</w:t>
      </w:r>
      <w:r w:rsidR="00D914E5">
        <w:t>81</w:t>
      </w:r>
      <w:r w:rsidR="00D914E5" w:rsidRPr="006409FA">
        <w:t xml:space="preserve">, P = </w:t>
      </w:r>
      <w:r w:rsidR="00D914E5">
        <w:t>2.9</w:t>
      </w:r>
      <w:r w:rsidR="00D914E5" w:rsidRPr="006409FA">
        <w:t>e-11)</w:t>
      </w:r>
      <w:r w:rsidR="00D914E5">
        <w:t xml:space="preserve"> </w:t>
      </w:r>
      <w:r w:rsidR="00EE15F3" w:rsidRPr="006409FA">
        <w:t>between oral bacterial fractions and total bacterial loads</w:t>
      </w:r>
      <w:r w:rsidR="00D914E5">
        <w:t xml:space="preserve"> in the log-log space</w:t>
      </w:r>
      <w:r w:rsidR="00EE15F3" w:rsidRPr="006409FA">
        <w:t xml:space="preserve"> (</w:t>
      </w:r>
      <w:r w:rsidR="00EE15F3" w:rsidRPr="006409FA">
        <w:rPr>
          <w:highlight w:val="yellow"/>
        </w:rPr>
        <w:t>Fig. S</w:t>
      </w:r>
      <w:r w:rsidR="0070097E">
        <w:rPr>
          <w:highlight w:val="yellow"/>
        </w:rPr>
        <w:t>9D</w:t>
      </w:r>
      <w:r w:rsidR="00EE15F3" w:rsidRPr="006409FA">
        <w:t xml:space="preserve">). </w:t>
      </w:r>
      <w:r w:rsidR="00A23C9F">
        <w:t xml:space="preserve">Most importantly, the bone marrow cells at day 14 </w:t>
      </w:r>
      <w:r w:rsidR="00D914E5">
        <w:t>showed</w:t>
      </w:r>
      <w:r w:rsidR="00A23C9F">
        <w:t xml:space="preserve"> a negative linear relationship (Pearson’s r = -0.9</w:t>
      </w:r>
      <w:r w:rsidR="0070097E">
        <w:t>0</w:t>
      </w:r>
      <w:r w:rsidR="00A23C9F">
        <w:t xml:space="preserve">, P = </w:t>
      </w:r>
      <w:r w:rsidR="0070097E">
        <w:t>5.9e-5</w:t>
      </w:r>
      <w:r w:rsidR="00A23C9F">
        <w:t>) with</w:t>
      </w:r>
      <w:r w:rsidR="00DA7E88">
        <w:t xml:space="preserve"> log-transformed</w:t>
      </w:r>
      <w:r w:rsidR="00A23C9F">
        <w:t xml:space="preserve"> oral bacteria</w:t>
      </w:r>
      <w:r w:rsidR="00D914E5">
        <w:t>l fraction</w:t>
      </w:r>
      <w:r w:rsidR="003350F4">
        <w:t>s</w:t>
      </w:r>
      <w:r w:rsidR="00D914E5">
        <w:t xml:space="preserve"> </w:t>
      </w:r>
      <w:r w:rsidR="00A23C9F">
        <w:t>in feces (</w:t>
      </w:r>
      <w:r w:rsidR="00A23C9F" w:rsidRPr="0070097E">
        <w:rPr>
          <w:highlight w:val="yellow"/>
        </w:rPr>
        <w:t xml:space="preserve">Fig. </w:t>
      </w:r>
      <w:r w:rsidR="0070097E" w:rsidRPr="0070097E">
        <w:rPr>
          <w:highlight w:val="yellow"/>
        </w:rPr>
        <w:t>S9E</w:t>
      </w:r>
      <w:r w:rsidR="00A23C9F">
        <w:t xml:space="preserve">). </w:t>
      </w:r>
      <w:r w:rsidR="0070097E">
        <w:t>These data from both human and mice indicated that oral bacteria in feces</w:t>
      </w:r>
      <w:r w:rsidR="00237456">
        <w:t xml:space="preserve"> can </w:t>
      </w:r>
      <w:r w:rsidR="00D914E5">
        <w:t>in</w:t>
      </w:r>
      <w:r w:rsidR="00237456">
        <w:t>form</w:t>
      </w:r>
      <w:r w:rsidR="0070097E">
        <w:t xml:space="preserve"> host immu</w:t>
      </w:r>
      <w:r w:rsidR="00237456">
        <w:t>ne system status</w:t>
      </w:r>
      <w:r w:rsidR="0070097E">
        <w:t>.</w:t>
      </w:r>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4955580B" w:rsidR="00502A1B" w:rsidRPr="006409FA" w:rsidRDefault="00953EE2" w:rsidP="005818EE">
      <w:r w:rsidRPr="006409FA">
        <w:t>A damaged gut microbio</w:t>
      </w:r>
      <w:r w:rsidR="009163C4">
        <w:t>me</w:t>
      </w:r>
      <w:r w:rsidRPr="006409FA">
        <w:t xml:space="preserve"> is a hallmark of intestinal disorders, but there are competing ways to determine damage. For example, </w:t>
      </w:r>
      <w:r w:rsidR="007848F6">
        <w:t>clinical</w:t>
      </w:r>
      <w:r w:rsidR="007848F6" w:rsidRPr="006409FA">
        <w:t xml:space="preserve"> </w:t>
      </w:r>
      <w:r w:rsidRPr="006409FA">
        <w:t xml:space="preserve">studies </w:t>
      </w:r>
      <w:r w:rsidR="00183D67">
        <w:t xml:space="preserve">of IBD </w:t>
      </w:r>
      <w:r w:rsidR="007848F6">
        <w:t xml:space="preserve">have </w:t>
      </w:r>
      <w:r w:rsidR="00183D67">
        <w:t xml:space="preserve">revealed its </w:t>
      </w:r>
      <w:r w:rsidRPr="006409FA">
        <w:t xml:space="preserve">associations </w:t>
      </w:r>
      <w:r w:rsidR="00183D67">
        <w:t>with</w:t>
      </w:r>
      <w:r w:rsidR="00183D67" w:rsidRPr="006409FA">
        <w:t xml:space="preserve"> </w:t>
      </w:r>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r w:rsidR="00183D67">
        <w:t xml:space="preserve">or </w:t>
      </w:r>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r w:rsidR="00B14B1D" w:rsidRPr="006409FA">
        <w:t xml:space="preserve">. </w:t>
      </w:r>
      <w:r w:rsidR="00502A1B" w:rsidRPr="006409FA">
        <w:t>Since these associations were r</w:t>
      </w:r>
      <w:r w:rsidR="006566EB" w:rsidRPr="006409FA">
        <w:t>eported by separate studies</w:t>
      </w:r>
      <w:r w:rsidR="002D00A7" w:rsidRPr="006409FA">
        <w:t xml:space="preserve">, </w:t>
      </w:r>
      <w:r w:rsidR="000412FA">
        <w:t>they</w:t>
      </w:r>
      <w:r w:rsidR="007539BE" w:rsidRPr="006409FA">
        <w:t xml:space="preserve"> raise </w:t>
      </w:r>
      <w:r w:rsidR="00502A1B" w:rsidRPr="006409FA">
        <w:t>a</w:t>
      </w:r>
      <w:r w:rsidR="007539BE" w:rsidRPr="006409FA">
        <w:t xml:space="preserve"> </w:t>
      </w:r>
      <w:r w:rsidR="000412FA">
        <w:t xml:space="preserve">critical </w:t>
      </w:r>
      <w:r w:rsidR="007539BE" w:rsidRPr="006409FA">
        <w:t>question</w:t>
      </w:r>
      <w:r w:rsidR="00502A1B" w:rsidRPr="006409FA">
        <w:t>:</w:t>
      </w:r>
      <w:r w:rsidR="00AF0E66" w:rsidRPr="006409FA">
        <w:t xml:space="preserve"> are </w:t>
      </w:r>
      <w:r w:rsidR="00502A1B" w:rsidRPr="006409FA">
        <w:t>the</w:t>
      </w:r>
      <w:r w:rsidR="0026590B">
        <w:t xml:space="preserve"> </w:t>
      </w:r>
      <w:r w:rsidR="00364E01">
        <w:t xml:space="preserve">two IBD </w:t>
      </w:r>
      <w:r w:rsidR="0026590B">
        <w:t>biomarkers</w:t>
      </w:r>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5DEE6365" w:rsidR="00BC0BA3" w:rsidRPr="006409FA" w:rsidRDefault="00A93688" w:rsidP="00502A1B">
      <w:pPr>
        <w:ind w:firstLine="720"/>
      </w:pPr>
      <w:r>
        <w:t>According to t</w:t>
      </w:r>
      <w:r w:rsidR="00F31609" w:rsidRPr="006409FA">
        <w:t xml:space="preserve">he </w:t>
      </w:r>
      <w:r w:rsidR="00F31609" w:rsidRPr="006409FA">
        <w:rPr>
          <w:i/>
          <w:iCs/>
        </w:rPr>
        <w:t>marker</w:t>
      </w:r>
      <w:r w:rsidR="00F31609" w:rsidRPr="006409FA">
        <w:t xml:space="preserve"> hypothesis</w:t>
      </w:r>
      <w:r>
        <w:t xml:space="preserve">, the two quantities should be </w:t>
      </w:r>
      <w:r w:rsidR="00F61409">
        <w:t xml:space="preserve">dependent and </w:t>
      </w:r>
      <w:r w:rsidR="00B14B1D" w:rsidRPr="006409FA">
        <w:t>negative</w:t>
      </w:r>
      <w:r>
        <w:t>ly correlated with each other</w:t>
      </w:r>
      <w:r w:rsidR="00B14B1D" w:rsidRPr="006409FA">
        <w:t xml:space="preserve">. </w:t>
      </w:r>
      <w:r w:rsidR="001C755A" w:rsidRPr="006409FA">
        <w:t>Indeed, 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xml:space="preserve">) and UC </w:t>
      </w:r>
      <w:r w:rsidR="00F31609" w:rsidRPr="006409FA">
        <w:lastRenderedPageBreak/>
        <w:t>(</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For the UC cohort, the 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r w:rsidR="0040024F">
        <w:rPr>
          <w:highlight w:val="yellow"/>
        </w:rPr>
        <w:t>10</w:t>
      </w:r>
      <w:r w:rsidR="00F0193C" w:rsidRPr="006409FA">
        <w:t>)</w:t>
      </w:r>
      <w:r w:rsidR="00BC0BA3" w:rsidRPr="006409FA">
        <w:t xml:space="preserve">, antibiotics can 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In conclusion, both </w:t>
      </w:r>
      <w:r w:rsidR="006945F5">
        <w:t>increased</w:t>
      </w:r>
      <w:r w:rsidR="00783C04" w:rsidRPr="006409FA">
        <w:t xml:space="preserve"> oral bacteria</w:t>
      </w:r>
      <w:r w:rsidR="006945F5">
        <w:t>l fraction</w:t>
      </w:r>
      <w:r w:rsidR="00783C04" w:rsidRPr="006409FA">
        <w:t xml:space="preserve"> and </w:t>
      </w:r>
      <w:r w:rsidR="006945F5">
        <w:t>reduced</w:t>
      </w:r>
      <w:r w:rsidR="00783C04" w:rsidRPr="006409FA">
        <w:t xml:space="preserve"> total number of microbes in the gut could be indicating a loss of gut bacteria, with implications for IBD.</w:t>
      </w:r>
    </w:p>
    <w:p w14:paraId="41019462" w14:textId="77777777" w:rsidR="001C4931" w:rsidRPr="006409FA" w:rsidRDefault="001C4931" w:rsidP="005818EE"/>
    <w:p w14:paraId="1261EFFB" w14:textId="6B3CF760" w:rsidR="00B14B1D" w:rsidRPr="006409FA" w:rsidRDefault="00326771" w:rsidP="000A48DA">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stretch>
                      <a:fillRect/>
                    </a:stretch>
                  </pic:blipFill>
                  <pic:spPr>
                    <a:xfrm>
                      <a:off x="0" y="0"/>
                      <a:ext cx="5600700" cy="2374900"/>
                    </a:xfrm>
                    <a:prstGeom prst="rect">
                      <a:avLst/>
                    </a:prstGeom>
                  </pic:spPr>
                </pic:pic>
              </a:graphicData>
            </a:graphic>
          </wp:inline>
        </w:drawing>
      </w:r>
    </w:p>
    <w:p w14:paraId="03552159" w14:textId="715E4E54" w:rsidR="00B14B1D" w:rsidRPr="006409FA" w:rsidRDefault="00B14B1D" w:rsidP="000A48DA">
      <w:r w:rsidRPr="006409FA">
        <w:rPr>
          <w:b/>
        </w:rPr>
        <w:t xml:space="preserve">Figure </w:t>
      </w:r>
      <w:r w:rsidR="004A0EF1">
        <w:rPr>
          <w:b/>
        </w:rPr>
        <w:t>5</w:t>
      </w:r>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r w:rsidR="00711A32">
        <w:rPr>
          <w:b/>
        </w:rPr>
        <w:t>enrichment or</w:t>
      </w:r>
      <w:r w:rsidR="006B52E8" w:rsidRPr="006409FA">
        <w:rPr>
          <w:b/>
        </w:rPr>
        <w:t xml:space="preserve"> </w:t>
      </w:r>
      <w:r w:rsidR="005D4ACE" w:rsidRPr="006409FA">
        <w:rPr>
          <w:b/>
        </w:rPr>
        <w:t xml:space="preserve">low </w:t>
      </w:r>
      <w:r w:rsidR="00711A32">
        <w:rPr>
          <w:b/>
        </w:rPr>
        <w:t>microbial</w:t>
      </w:r>
      <w:r w:rsidR="006B52E8" w:rsidRPr="006409FA">
        <w:rPr>
          <w:b/>
        </w:rPr>
        <w:t xml:space="preserve"> loads in the </w:t>
      </w:r>
      <w:r w:rsidR="00711A32">
        <w:rPr>
          <w:b/>
        </w:rPr>
        <w:t>gut</w:t>
      </w:r>
      <w:r w:rsidR="00711A32" w:rsidRPr="006409FA">
        <w:rPr>
          <w:b/>
        </w:rPr>
        <w:t xml:space="preserve"> </w:t>
      </w:r>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r w:rsidR="00091473">
        <w:t xml:space="preserve"> and samples </w:t>
      </w:r>
      <w:r w:rsidR="00C11B89">
        <w:t>that contain none</w:t>
      </w:r>
      <w:r w:rsidR="00091473">
        <w:t xml:space="preserve"> of oral bacteria were omitted </w:t>
      </w:r>
      <w:r w:rsidR="00DD0C9A">
        <w:t>in the plots</w:t>
      </w:r>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r w:rsidR="004A0EF1">
        <w:t>’</w:t>
      </w:r>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1119217F" w14:textId="3623BC6D" w:rsidR="00F0193C" w:rsidRPr="006409FA" w:rsidRDefault="003D5F71" w:rsidP="00E75F3A">
      <w:r w:rsidRPr="006409FA">
        <w:t>M</w:t>
      </w:r>
      <w:r w:rsidR="00516EC7">
        <w:t>ost</w:t>
      </w:r>
      <w:r w:rsidRPr="006409FA">
        <w:t xml:space="preserve"> of </w:t>
      </w:r>
      <w:r w:rsidR="00BD2F0C" w:rsidRPr="006409FA">
        <w:t xml:space="preserve">human gut microbiome </w:t>
      </w:r>
      <w:r w:rsidR="004A4590" w:rsidRPr="006409FA">
        <w:t>research</w:t>
      </w:r>
      <w:r w:rsidR="00BD2F0C" w:rsidRPr="006409FA">
        <w:t xml:space="preserve"> focuse</w:t>
      </w:r>
      <w:r w:rsidRPr="006409FA">
        <w:t>s</w:t>
      </w:r>
      <w:r w:rsidR="00BD2F0C" w:rsidRPr="006409FA">
        <w:t xml:space="preserve"> on amplicon-based profiling of microbiome composition</w:t>
      </w:r>
      <w:r w:rsidRPr="006409FA">
        <w:t xml:space="preserve">, with a few notable exceptions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 </w:instrText>
      </w:r>
      <w:r w:rsidR="00D914E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DATA </w:instrText>
      </w:r>
      <w:r w:rsidR="00D914E5">
        <w:fldChar w:fldCharType="end"/>
      </w:r>
      <w:r w:rsidRPr="006409FA">
        <w:fldChar w:fldCharType="separate"/>
      </w:r>
      <w:r w:rsidR="00D914E5">
        <w:rPr>
          <w:noProof/>
        </w:rPr>
        <w:t>(Contijoch</w:t>
      </w:r>
      <w:r w:rsidR="00D914E5" w:rsidRPr="00D914E5">
        <w:rPr>
          <w:i/>
          <w:noProof/>
        </w:rPr>
        <w:t xml:space="preserve"> et al.</w:t>
      </w:r>
      <w:r w:rsidR="00D914E5">
        <w:rPr>
          <w:noProof/>
        </w:rPr>
        <w:t>, 2019; Jian et al., 2020; Rao et al., 2021; Schluter</w:t>
      </w:r>
      <w:r w:rsidR="00D914E5" w:rsidRPr="00D914E5">
        <w:rPr>
          <w:i/>
          <w:noProof/>
        </w:rPr>
        <w:t xml:space="preserve"> et al.</w:t>
      </w:r>
      <w:r w:rsidR="00D914E5">
        <w:rPr>
          <w:noProof/>
        </w:rPr>
        <w:t>, 2020; Vandeputte</w:t>
      </w:r>
      <w:r w:rsidR="00D914E5" w:rsidRPr="00D914E5">
        <w:rPr>
          <w:i/>
          <w:noProof/>
        </w:rPr>
        <w:t xml:space="preserve"> et al.</w:t>
      </w:r>
      <w:r w:rsidR="00D914E5">
        <w:rPr>
          <w:noProof/>
        </w:rPr>
        <w:t>, 2017; Vieira-Silva et al., 2019)</w:t>
      </w:r>
      <w:r w:rsidRPr="006409FA">
        <w:fldChar w:fldCharType="end"/>
      </w:r>
      <w:r w:rsidR="00BD2F0C" w:rsidRPr="006409FA">
        <w:t xml:space="preserve">. </w:t>
      </w:r>
      <w:r w:rsidR="00516EC7">
        <w:t>Among these studies, c</w:t>
      </w:r>
      <w:r w:rsidR="0026004B" w:rsidRPr="006409FA">
        <w:t>ell-</w:t>
      </w:r>
      <w:r w:rsidR="00E75F3A" w:rsidRPr="006409FA">
        <w:t>counting</w:t>
      </w:r>
      <w:r w:rsidR="0026004B" w:rsidRPr="006409FA">
        <w:t xml:space="preserve"> (e.g., flow cytometry) and molecular-based </w:t>
      </w:r>
      <w:r w:rsidR="00E75F3A" w:rsidRPr="006409FA">
        <w:t xml:space="preserve">methods </w:t>
      </w:r>
      <w:r w:rsidR="0026004B" w:rsidRPr="006409FA">
        <w:t xml:space="preserve">(e.g., qPCR, DNA mass) </w:t>
      </w:r>
      <w:r w:rsidR="00516EC7">
        <w:t>have been applied to</w:t>
      </w:r>
      <w:r w:rsidR="00516EC7" w:rsidRPr="006409FA">
        <w:t xml:space="preserve"> </w:t>
      </w:r>
      <w:r w:rsidR="0026004B" w:rsidRPr="006409FA">
        <w:t xml:space="preserve">measure absolute microbial </w:t>
      </w:r>
      <w:r w:rsidR="0098328D" w:rsidRPr="006409FA">
        <w:t xml:space="preserve">abundances </w:t>
      </w:r>
      <w:r w:rsidR="0098328D" w:rsidRPr="006409FA">
        <w:fldChar w:fldCharType="begin"/>
      </w:r>
      <w:r w:rsidR="0098328D"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rsidRPr="006409FA">
        <w:fldChar w:fldCharType="separate"/>
      </w:r>
      <w:r w:rsidR="0098328D" w:rsidRPr="006409FA">
        <w:rPr>
          <w:noProof/>
        </w:rPr>
        <w:t>(Galazzo et al., 2020)</w:t>
      </w:r>
      <w:r w:rsidR="0098328D" w:rsidRPr="006409FA">
        <w:fldChar w:fldCharType="end"/>
      </w:r>
      <w:r w:rsidR="0026004B" w:rsidRPr="006409FA">
        <w:t>.</w:t>
      </w:r>
      <w:r w:rsidR="0098328D" w:rsidRPr="006409FA">
        <w:t xml:space="preserve"> </w:t>
      </w:r>
      <w:r w:rsidR="00516EC7">
        <w:t>All</w:t>
      </w:r>
      <w:r w:rsidR="00516EC7" w:rsidRPr="006409FA">
        <w:t xml:space="preserve"> </w:t>
      </w:r>
      <w:r w:rsidR="00DA7204" w:rsidRPr="006409FA">
        <w:t>methods have the</w:t>
      </w:r>
      <w:r w:rsidR="00AF0D26" w:rsidRPr="006409FA">
        <w:t>ir</w:t>
      </w:r>
      <w:r w:rsidR="00DA7204" w:rsidRPr="006409FA">
        <w:t xml:space="preserve"> own limitations</w:t>
      </w:r>
      <w:r w:rsidR="00D042C6" w:rsidRPr="006409FA">
        <w:t>,</w:t>
      </w:r>
      <w:r w:rsidR="0012577F" w:rsidRPr="006409FA">
        <w:t xml:space="preserve"> </w:t>
      </w:r>
      <w:r w:rsidR="00D042C6" w:rsidRPr="006409FA">
        <w:t xml:space="preserve">but </w:t>
      </w:r>
      <w:r w:rsidR="0012577F" w:rsidRPr="006409FA">
        <w:t xml:space="preserve">qPCR is </w:t>
      </w:r>
      <w:r w:rsidR="00E75F3A" w:rsidRPr="006409FA">
        <w:t xml:space="preserve">arguably </w:t>
      </w:r>
      <w:r w:rsidR="0012577F" w:rsidRPr="006409FA">
        <w:t xml:space="preserve">superior </w:t>
      </w:r>
      <w:r w:rsidR="00E26C73" w:rsidRPr="006409FA">
        <w:t>for</w:t>
      </w:r>
      <w:r w:rsidR="00153E12" w:rsidRPr="006409FA">
        <w:t xml:space="preserve"> </w:t>
      </w:r>
      <w:r w:rsidR="00E75F3A" w:rsidRPr="006409FA">
        <w:t xml:space="preserve">quantifying </w:t>
      </w:r>
      <w:r w:rsidR="001E47E6" w:rsidRPr="006409FA">
        <w:t xml:space="preserve">oral bacteria in feces </w:t>
      </w:r>
      <w:r w:rsidR="00E75F3A" w:rsidRPr="006409FA">
        <w:t xml:space="preserve">thanks </w:t>
      </w:r>
      <w:r w:rsidR="0012577F" w:rsidRPr="006409FA">
        <w:t xml:space="preserve">to </w:t>
      </w:r>
      <w:r w:rsidR="00E75F3A" w:rsidRPr="006409FA">
        <w:t xml:space="preserve">the </w:t>
      </w:r>
      <w:r w:rsidR="00D042C6" w:rsidRPr="006409FA">
        <w:t>compatibility with the</w:t>
      </w:r>
      <w:r w:rsidR="00E75F3A" w:rsidRPr="006409FA">
        <w:t xml:space="preserve"> </w:t>
      </w:r>
      <w:r w:rsidR="00F63778" w:rsidRPr="006409FA">
        <w:t xml:space="preserve">16S rRNA </w:t>
      </w:r>
      <w:r w:rsidR="00D042C6" w:rsidRPr="006409FA">
        <w:t>sequencing</w:t>
      </w:r>
      <w:r w:rsidR="00E841AD" w:rsidRPr="006409FA">
        <w:t xml:space="preserve"> </w:t>
      </w:r>
      <w:r w:rsidR="0012577F" w:rsidRPr="006409FA">
        <w:fldChar w:fldCharType="begin"/>
      </w:r>
      <w:r w:rsidR="0012577F"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rsidRPr="006409FA">
        <w:fldChar w:fldCharType="separate"/>
      </w:r>
      <w:r w:rsidR="0012577F" w:rsidRPr="006409FA">
        <w:rPr>
          <w:noProof/>
        </w:rPr>
        <w:t>(Jian et al., 2021)</w:t>
      </w:r>
      <w:r w:rsidR="0012577F" w:rsidRPr="006409FA">
        <w:fldChar w:fldCharType="end"/>
      </w:r>
      <w:r w:rsidR="0012577F" w:rsidRPr="006409FA">
        <w:t xml:space="preserve">. </w:t>
      </w:r>
      <w:r w:rsidR="00D042C6" w:rsidRPr="006409FA">
        <w:t>T</w:t>
      </w:r>
      <w:r w:rsidR="00153E12" w:rsidRPr="006409FA">
        <w:t>echnical</w:t>
      </w:r>
      <w:r w:rsidR="00E26259" w:rsidRPr="006409FA">
        <w:t xml:space="preserve"> biases </w:t>
      </w:r>
      <w:r w:rsidR="00153E12" w:rsidRPr="006409FA">
        <w:t xml:space="preserve">introduced </w:t>
      </w:r>
      <w:r w:rsidR="00E26259" w:rsidRPr="006409FA">
        <w:t>in</w:t>
      </w:r>
      <w:r w:rsidR="00153E12" w:rsidRPr="006409FA">
        <w:t xml:space="preserve"> the </w:t>
      </w:r>
      <w:r w:rsidR="00E26259" w:rsidRPr="006409FA">
        <w:t xml:space="preserve">extraction, </w:t>
      </w:r>
      <w:r w:rsidR="000610E4" w:rsidRPr="006409FA">
        <w:t>purification,</w:t>
      </w:r>
      <w:r w:rsidR="00E26259" w:rsidRPr="006409FA">
        <w:t xml:space="preserve"> and amplification </w:t>
      </w:r>
      <w:r w:rsidR="00E26C73" w:rsidRPr="006409FA">
        <w:t>steps</w:t>
      </w:r>
      <w:r w:rsidR="004B65E0" w:rsidRPr="006409FA">
        <w:t xml:space="preserve"> of</w:t>
      </w:r>
      <w:r w:rsidR="00153E12" w:rsidRPr="006409FA">
        <w:t xml:space="preserve"> 16S </w:t>
      </w:r>
      <w:r w:rsidR="00F63778" w:rsidRPr="006409FA">
        <w:t>s</w:t>
      </w:r>
      <w:r w:rsidR="00153E12" w:rsidRPr="006409FA">
        <w:t xml:space="preserve">equencing are shared with qPCR, but not </w:t>
      </w:r>
      <w:r w:rsidR="003977E7" w:rsidRPr="006409FA">
        <w:t>other approaches.</w:t>
      </w:r>
      <w:r w:rsidR="00E26C73" w:rsidRPr="006409FA">
        <w:t xml:space="preserve"> </w:t>
      </w:r>
      <w:r w:rsidR="004A0EF1">
        <w:t>In addition,</w:t>
      </w:r>
      <w:r w:rsidR="00E26C73" w:rsidRPr="006409FA">
        <w:t xml:space="preserve"> </w:t>
      </w:r>
      <w:r w:rsidR="00153E12" w:rsidRPr="006409FA">
        <w:t xml:space="preserve">16S qPCR </w:t>
      </w:r>
      <w:r w:rsidR="00E26C73" w:rsidRPr="006409FA">
        <w:t>measures bacterial loads</w:t>
      </w:r>
      <w:r w:rsidR="00865DFD" w:rsidRPr="006409FA">
        <w:t xml:space="preserve">, </w:t>
      </w:r>
      <w:r w:rsidR="00E26C73" w:rsidRPr="006409FA">
        <w:t xml:space="preserve">not </w:t>
      </w:r>
      <w:r w:rsidR="004556FE" w:rsidRPr="006409FA">
        <w:t>total</w:t>
      </w:r>
      <w:r w:rsidR="00865DFD" w:rsidRPr="006409FA">
        <w:t xml:space="preserve"> </w:t>
      </w:r>
      <w:r w:rsidR="00E26C73" w:rsidRPr="006409FA">
        <w:t>microbial loads</w:t>
      </w:r>
      <w:r w:rsidR="00865DFD" w:rsidRPr="006409FA">
        <w:t>, which is</w:t>
      </w:r>
      <w:r w:rsidR="00E26C73" w:rsidRPr="006409FA">
        <w:t xml:space="preserve"> </w:t>
      </w:r>
      <w:r w:rsidR="004A0EF1">
        <w:t xml:space="preserve">again </w:t>
      </w:r>
      <w:r w:rsidR="00E26C73" w:rsidRPr="006409FA">
        <w:t xml:space="preserve">compatible with 16S </w:t>
      </w:r>
      <w:r w:rsidR="004A0EF1">
        <w:t>data</w:t>
      </w:r>
      <w:r w:rsidR="00E26C73" w:rsidRPr="006409FA">
        <w:t xml:space="preserve">. </w:t>
      </w:r>
      <w:r w:rsidR="00BD2BC0" w:rsidRPr="006409FA">
        <w:t xml:space="preserve">Therefore, we exclusively used </w:t>
      </w:r>
      <w:r w:rsidR="001337A8" w:rsidRPr="006409FA">
        <w:t xml:space="preserve">16S </w:t>
      </w:r>
      <w:r w:rsidR="00153E12" w:rsidRPr="006409FA">
        <w:t xml:space="preserve">qPCR-based </w:t>
      </w:r>
      <w:r w:rsidR="00400126" w:rsidRPr="006409FA">
        <w:t xml:space="preserve">quantification </w:t>
      </w:r>
      <w:r w:rsidR="00BD2BC0" w:rsidRPr="006409FA">
        <w:t>unless the data type is unavailable (</w:t>
      </w:r>
      <w:r w:rsidR="00FB5FF7" w:rsidRPr="006409FA">
        <w:t xml:space="preserve">e.g., </w:t>
      </w:r>
      <w:r w:rsidR="00BD2BC0" w:rsidRPr="006409FA">
        <w:rPr>
          <w:highlight w:val="yellow"/>
        </w:rPr>
        <w:t xml:space="preserve">Fig. </w:t>
      </w:r>
      <w:r w:rsidR="004A0EF1">
        <w:rPr>
          <w:highlight w:val="yellow"/>
        </w:rPr>
        <w:t>5</w:t>
      </w:r>
      <w:r w:rsidR="00BD2BC0" w:rsidRPr="006409FA">
        <w:t>)</w:t>
      </w:r>
      <w:r w:rsidR="002F7D17">
        <w:t>.</w:t>
      </w:r>
    </w:p>
    <w:p w14:paraId="45B8E610" w14:textId="1D0EED5E" w:rsidR="00EB4A9F" w:rsidRPr="006409FA" w:rsidRDefault="004A0EF1" w:rsidP="000A48DA">
      <w:r>
        <w:t xml:space="preserve"> </w:t>
      </w:r>
      <w:r w:rsidR="00865DFD" w:rsidRPr="006409FA">
        <w:tab/>
      </w:r>
      <w:r w:rsidR="00516EC7" w:rsidRPr="006409FA">
        <w:t xml:space="preserve">Amplicon-based sequencing produces compositional data, which requires careful interpretation. </w:t>
      </w:r>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lastRenderedPageBreak/>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discrepancy between relative 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microbiome state</w:t>
      </w:r>
      <w:r w:rsidR="00136CD8">
        <w:t xml:space="preserve"> of depleted gut bacteria</w:t>
      </w:r>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p>
    <w:p w14:paraId="0C317F6E" w14:textId="080714CB" w:rsidR="008835B5" w:rsidRPr="006409FA" w:rsidRDefault="00EB4A9F" w:rsidP="008D1CB3">
      <w:r w:rsidRPr="006409FA">
        <w:tab/>
      </w:r>
      <w:r w:rsidR="009B21A9">
        <w:t>Research over the past two decades have accumulated unequivocal evidence that intestinal microbiome contribute</w:t>
      </w:r>
      <w:r w:rsidR="000D72AF">
        <w:t>s</w:t>
      </w:r>
      <w:r w:rsidR="009B21A9">
        <w:t xml:space="preserve"> to human health </w:t>
      </w:r>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r w:rsidR="009B21A9">
        <w:t>. Compared to biodiversity, t</w:t>
      </w:r>
      <w:r w:rsidR="00516EC7" w:rsidRPr="006409FA">
        <w:t xml:space="preserve">he absolute load of </w:t>
      </w:r>
      <w:r w:rsidR="003718EC">
        <w:t xml:space="preserve">gut </w:t>
      </w:r>
      <w:r w:rsidR="00516EC7" w:rsidRPr="006409FA">
        <w:t>bacteria</w:t>
      </w:r>
      <w:r w:rsidR="003718EC">
        <w:t xml:space="preserve"> </w:t>
      </w:r>
      <w:r w:rsidR="00516EC7" w:rsidRPr="006409FA">
        <w:t>has received much less attention</w:t>
      </w:r>
      <w:r w:rsidR="008D1CB3">
        <w:t xml:space="preserve"> as </w:t>
      </w:r>
      <w:r w:rsidR="0050664D">
        <w:t>a different</w:t>
      </w:r>
      <w:r w:rsidR="008D1CB3">
        <w:t xml:space="preserve"> indicator of 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r w:rsidR="008D1CB3">
        <w:t xml:space="preserve">. Losing gut commensals can fundamentally alter </w:t>
      </w:r>
      <w:r w:rsidR="00516EC7" w:rsidRPr="006409FA">
        <w:t xml:space="preserve">host-microbiome interactions </w:t>
      </w:r>
      <w:r w:rsidR="0050664D">
        <w:t xml:space="preserve">and host health </w: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r w:rsidR="008D1CB3">
        <w:t xml:space="preserve"> Consistent with our findings, </w:t>
      </w:r>
      <w:r w:rsidR="00516EC7" w:rsidRPr="006409FA">
        <w:t xml:space="preserve">the total microbial load in the gut </w:t>
      </w:r>
      <w:r w:rsidR="008D1CB3">
        <w:t xml:space="preserve">was shown to be positively correlated with the abundance of </w:t>
      </w:r>
      <w:r w:rsidR="008D1CB3">
        <w:rPr>
          <w:rFonts w:hint="eastAsia"/>
        </w:rPr>
        <w:t>ho</w:t>
      </w:r>
      <w:r w:rsidR="008D1CB3">
        <w:t xml:space="preserve">st </w:t>
      </w:r>
      <w:r w:rsidR="008D1CB3">
        <w:rPr>
          <w:rFonts w:hint="eastAsia"/>
        </w:rPr>
        <w:t>immun</w:t>
      </w:r>
      <w:r w:rsidR="008D1CB3">
        <w:t xml:space="preserve">e cells, such as </w:t>
      </w:r>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r w:rsidR="008D1CB3">
        <w:t xml:space="preserve">For host disorders such as IBD, the loss of gut bacteria may contribute to the pathogenesis via its regulations </w:t>
      </w:r>
      <w:r w:rsidR="00F22A1C">
        <w:t xml:space="preserve">of </w:t>
      </w:r>
      <w:r w:rsidR="008D1CB3">
        <w:t xml:space="preserve">host immunity. </w:t>
      </w:r>
      <w:r w:rsidR="0012569C">
        <w:t>Since the total fraction</w:t>
      </w:r>
      <w:r w:rsidR="008D1CB3">
        <w:t xml:space="preserve"> of oral bacteria in feces reflects the </w:t>
      </w:r>
      <w:r w:rsidR="00A410FC">
        <w:t xml:space="preserve">total </w:t>
      </w:r>
      <w:r w:rsidR="008D1CB3">
        <w:t>bacterial load</w:t>
      </w:r>
      <w:r w:rsidR="00D36237">
        <w:t xml:space="preserve"> in the gut</w:t>
      </w:r>
      <w:r w:rsidR="008D1CB3">
        <w:t xml:space="preserve">, it provides a convenient way </w:t>
      </w:r>
      <w:r w:rsidR="008D1CB3">
        <w:rPr>
          <w:rFonts w:hint="eastAsia"/>
        </w:rPr>
        <w:t>to</w:t>
      </w:r>
      <w:r w:rsidR="008D1CB3">
        <w:t xml:space="preserve"> </w:t>
      </w:r>
      <w:r w:rsidR="00966EE2">
        <w:rPr>
          <w:rFonts w:hint="eastAsia"/>
        </w:rPr>
        <w:t>access</w:t>
      </w:r>
      <w:r w:rsidR="00966EE2">
        <w:t xml:space="preserve"> </w:t>
      </w:r>
      <w:r w:rsidR="008D1CB3">
        <w:t xml:space="preserve">the </w:t>
      </w:r>
      <w:r w:rsidR="00966EE2">
        <w:t>size</w:t>
      </w:r>
      <w:r w:rsidR="008D1CB3">
        <w:t xml:space="preserve"> of gut bacteria</w:t>
      </w:r>
      <w:r w:rsidR="00966EE2">
        <w:t>l population</w:t>
      </w:r>
      <w:r w:rsidR="008D1CB3">
        <w:t xml:space="preserve"> and even host status. </w:t>
      </w:r>
      <w:r w:rsidRPr="006409FA">
        <w:t>Th</w:t>
      </w:r>
      <w:r w:rsidR="00966EE2">
        <w:t xml:space="preserve">e robust relationship between </w:t>
      </w:r>
      <w:r w:rsidR="005B16A5">
        <w:t>the two quantities will</w:t>
      </w:r>
      <w:r w:rsidRPr="006409FA">
        <w:t xml:space="preserve"> </w:t>
      </w:r>
      <w:r w:rsidR="00966EE2">
        <w:t>lead to new opportunities for diagnosis, prognosis, and treatment of microbiome-related human diseases.</w:t>
      </w:r>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06D0109A"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R21 AI105617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3629E6DB" w:rsidR="00A74768" w:rsidRPr="006409FA" w:rsidRDefault="00A74768" w:rsidP="000A48DA">
      <w:pPr>
        <w:pStyle w:val="Acknowledgement"/>
        <w:ind w:left="0" w:firstLine="0"/>
        <w:rPr>
          <w:lang w:eastAsia="zh-CN"/>
        </w:rPr>
      </w:pPr>
      <w:r w:rsidRPr="006409FA">
        <w:t>Conceptualization, C.L., T.R.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4FB7CB73"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DC422C7"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63060B74" w:rsidR="003F0D83" w:rsidRPr="006409FA" w:rsidRDefault="0058048D" w:rsidP="0034321D">
            <w:pPr>
              <w:pStyle w:val="Acknowledgement"/>
              <w:ind w:left="0" w:firstLine="0"/>
              <w:rPr>
                <w:bCs/>
                <w:lang w:eastAsia="zh-CN"/>
              </w:rPr>
            </w:pPr>
            <w:r>
              <w:rPr>
                <w:rFonts w:hint="eastAsia"/>
                <w:bCs/>
                <w:lang w:eastAsia="zh-CN"/>
              </w:rPr>
              <w:t>Nova</w:t>
            </w:r>
            <w:r>
              <w:rPr>
                <w:bCs/>
                <w:lang w:eastAsia="zh-CN"/>
              </w:rPr>
              <w:t xml:space="preserve"> </w:t>
            </w:r>
            <w:r>
              <w:rPr>
                <w:rFonts w:hint="eastAsia"/>
                <w:bCs/>
                <w:lang w:eastAsia="zh-CN"/>
              </w:rPr>
              <w:t>P</w:t>
            </w:r>
            <w:r>
              <w:rPr>
                <w:bCs/>
                <w:lang w:eastAsia="zh-CN"/>
              </w:rPr>
              <w:t>lus</w:t>
            </w:r>
          </w:p>
        </w:tc>
        <w:tc>
          <w:tcPr>
            <w:tcW w:w="2785" w:type="dxa"/>
          </w:tcPr>
          <w:p w14:paraId="14BA1DFA" w14:textId="770D7712"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0781-9408-80</w:t>
            </w:r>
          </w:p>
        </w:tc>
      </w:tr>
      <w:tr w:rsidR="003F0D83" w:rsidRPr="006409FA" w14:paraId="37A3D9DE" w14:textId="77777777" w:rsidTr="0043345E">
        <w:tc>
          <w:tcPr>
            <w:tcW w:w="3955" w:type="dxa"/>
          </w:tcPr>
          <w:p w14:paraId="64AC1AAC" w14:textId="4018BBD7" w:rsidR="003F0D83" w:rsidRPr="006409FA" w:rsidRDefault="003F0D83" w:rsidP="000A48DA">
            <w:pPr>
              <w:pStyle w:val="Acknowledgement"/>
              <w:ind w:left="0" w:firstLine="0"/>
              <w:rPr>
                <w:bCs/>
                <w:lang w:eastAsia="zh-CN"/>
              </w:rPr>
            </w:pPr>
            <w:r w:rsidRPr="006409FA">
              <w:rPr>
                <w:bCs/>
                <w:lang w:eastAsia="zh-CN"/>
              </w:rPr>
              <w:t>Vancomycin</w:t>
            </w:r>
            <w:r w:rsidR="0058048D">
              <w:rPr>
                <w:bCs/>
                <w:lang w:eastAsia="zh-CN"/>
              </w:rPr>
              <w:t xml:space="preserve"> hydrochloride</w:t>
            </w:r>
          </w:p>
        </w:tc>
        <w:tc>
          <w:tcPr>
            <w:tcW w:w="2610" w:type="dxa"/>
          </w:tcPr>
          <w:p w14:paraId="39882BCD" w14:textId="7E4EE049"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8051FDB" w14:textId="2C15DB7A"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2790.06</w:t>
            </w:r>
          </w:p>
        </w:tc>
      </w:tr>
      <w:tr w:rsidR="003F0D83" w:rsidRPr="006409FA" w14:paraId="6551CDF7" w14:textId="77777777" w:rsidTr="0043345E">
        <w:tc>
          <w:tcPr>
            <w:tcW w:w="3955" w:type="dxa"/>
          </w:tcPr>
          <w:p w14:paraId="3512F512" w14:textId="2EAE91F5" w:rsidR="003F0D83" w:rsidRPr="006409FA" w:rsidRDefault="003F0D83" w:rsidP="000A48DA">
            <w:pPr>
              <w:pStyle w:val="Acknowledgement"/>
              <w:ind w:left="0" w:firstLine="0"/>
              <w:rPr>
                <w:bCs/>
                <w:lang w:eastAsia="zh-CN"/>
              </w:rPr>
            </w:pPr>
            <w:r w:rsidRPr="006409FA">
              <w:rPr>
                <w:bCs/>
                <w:lang w:eastAsia="zh-CN"/>
              </w:rPr>
              <w:t>Neomycin</w:t>
            </w:r>
            <w:r w:rsidR="0058048D">
              <w:rPr>
                <w:bCs/>
                <w:lang w:eastAsia="zh-CN"/>
              </w:rPr>
              <w:t xml:space="preserve"> sulfate hydrate</w:t>
            </w:r>
          </w:p>
        </w:tc>
        <w:tc>
          <w:tcPr>
            <w:tcW w:w="2610" w:type="dxa"/>
          </w:tcPr>
          <w:p w14:paraId="335085E3" w14:textId="31EB5D37"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32D20D8" w14:textId="5D75AF59"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1499.14</w:t>
            </w:r>
          </w:p>
        </w:tc>
      </w:tr>
      <w:tr w:rsidR="0058048D" w:rsidRPr="006409FA" w14:paraId="2266824D" w14:textId="77777777" w:rsidTr="0043345E">
        <w:tc>
          <w:tcPr>
            <w:tcW w:w="3955" w:type="dxa"/>
          </w:tcPr>
          <w:p w14:paraId="30918314" w14:textId="63D22742" w:rsidR="0058048D" w:rsidRPr="006409FA" w:rsidRDefault="0058048D" w:rsidP="0058048D">
            <w:pPr>
              <w:pStyle w:val="Acknowledgement"/>
              <w:ind w:left="0" w:firstLine="0"/>
              <w:rPr>
                <w:bCs/>
                <w:lang w:eastAsia="zh-CN"/>
              </w:rPr>
            </w:pPr>
            <w:proofErr w:type="spellStart"/>
            <w:r w:rsidRPr="0058048D">
              <w:rPr>
                <w:bCs/>
                <w:lang w:eastAsia="zh-CN"/>
              </w:rPr>
              <w:t>TruSeq</w:t>
            </w:r>
            <w:proofErr w:type="spellEnd"/>
            <w:r>
              <w:rPr>
                <w:bCs/>
                <w:lang w:eastAsia="zh-CN"/>
              </w:rPr>
              <w:t xml:space="preserve"> </w:t>
            </w:r>
          </w:p>
        </w:tc>
        <w:tc>
          <w:tcPr>
            <w:tcW w:w="2610" w:type="dxa"/>
          </w:tcPr>
          <w:p w14:paraId="595E5D72" w14:textId="77777777" w:rsidR="0058048D" w:rsidRDefault="0058048D" w:rsidP="0058048D">
            <w:pPr>
              <w:pStyle w:val="Acknowledgement"/>
              <w:ind w:left="0" w:firstLine="0"/>
              <w:rPr>
                <w:bCs/>
                <w:lang w:eastAsia="zh-CN"/>
              </w:rPr>
            </w:pPr>
          </w:p>
        </w:tc>
        <w:tc>
          <w:tcPr>
            <w:tcW w:w="2785" w:type="dxa"/>
          </w:tcPr>
          <w:p w14:paraId="1433CDB0" w14:textId="10390631" w:rsidR="0058048D" w:rsidRPr="006409FA" w:rsidRDefault="0058048D" w:rsidP="0058048D">
            <w:pPr>
              <w:pStyle w:val="Acknowledgement"/>
              <w:ind w:left="0" w:firstLine="0"/>
              <w:rPr>
                <w:bCs/>
                <w:lang w:eastAsia="zh-CN"/>
              </w:rPr>
            </w:pPr>
            <w:r w:rsidRPr="00D177EB">
              <w:rPr>
                <w:bCs/>
                <w:lang w:eastAsia="zh-CN"/>
              </w:rPr>
              <w:t>Cat#</w:t>
            </w:r>
          </w:p>
        </w:tc>
      </w:tr>
      <w:tr w:rsidR="0058048D" w:rsidRPr="006409FA" w14:paraId="64DF5461" w14:textId="77777777" w:rsidTr="0043345E">
        <w:tc>
          <w:tcPr>
            <w:tcW w:w="3955" w:type="dxa"/>
          </w:tcPr>
          <w:p w14:paraId="318882C5" w14:textId="76AF38E6" w:rsidR="0058048D" w:rsidRPr="006409FA" w:rsidRDefault="0058048D" w:rsidP="0058048D">
            <w:pPr>
              <w:pStyle w:val="Acknowledgement"/>
              <w:ind w:left="0" w:firstLine="0"/>
              <w:rPr>
                <w:bCs/>
                <w:lang w:eastAsia="zh-CN"/>
              </w:rPr>
            </w:pPr>
            <w:proofErr w:type="spellStart"/>
            <w:r>
              <w:rPr>
                <w:bCs/>
                <w:lang w:eastAsia="zh-CN"/>
              </w:rPr>
              <w:t>MiSeq</w:t>
            </w:r>
            <w:proofErr w:type="spellEnd"/>
            <w:r>
              <w:rPr>
                <w:bCs/>
                <w:lang w:eastAsia="zh-CN"/>
              </w:rPr>
              <w:t xml:space="preserve"> Reagent Kit v3</w:t>
            </w:r>
          </w:p>
        </w:tc>
        <w:tc>
          <w:tcPr>
            <w:tcW w:w="2610" w:type="dxa"/>
          </w:tcPr>
          <w:p w14:paraId="5D0D89BE" w14:textId="3B26CB1D" w:rsidR="0058048D" w:rsidRDefault="0058048D" w:rsidP="0058048D">
            <w:pPr>
              <w:pStyle w:val="Acknowledgement"/>
              <w:ind w:left="0" w:firstLine="0"/>
              <w:rPr>
                <w:bCs/>
                <w:lang w:eastAsia="zh-CN"/>
              </w:rPr>
            </w:pPr>
            <w:r>
              <w:rPr>
                <w:bCs/>
                <w:lang w:eastAsia="zh-CN"/>
              </w:rPr>
              <w:t>Illumina</w:t>
            </w:r>
          </w:p>
        </w:tc>
        <w:tc>
          <w:tcPr>
            <w:tcW w:w="2785" w:type="dxa"/>
          </w:tcPr>
          <w:p w14:paraId="6B6A377B" w14:textId="5A4ADF3E" w:rsidR="0058048D" w:rsidRPr="006409FA" w:rsidRDefault="0058048D" w:rsidP="0058048D">
            <w:pPr>
              <w:pStyle w:val="Acknowledgement"/>
              <w:ind w:left="0" w:firstLine="0"/>
              <w:rPr>
                <w:bCs/>
                <w:lang w:eastAsia="zh-CN"/>
              </w:rPr>
            </w:pPr>
            <w:r w:rsidRPr="00D177EB">
              <w:rPr>
                <w:bCs/>
                <w:lang w:eastAsia="zh-CN"/>
              </w:rPr>
              <w:t>Cat#</w:t>
            </w:r>
            <w:r>
              <w:rPr>
                <w:bCs/>
                <w:lang w:eastAsia="zh-CN"/>
              </w:rPr>
              <w:t>15043895</w:t>
            </w:r>
          </w:p>
        </w:tc>
      </w:tr>
      <w:tr w:rsidR="0058048D" w:rsidRPr="006409FA" w14:paraId="5CA94448" w14:textId="77777777" w:rsidTr="0043345E">
        <w:tc>
          <w:tcPr>
            <w:tcW w:w="3955" w:type="dxa"/>
          </w:tcPr>
          <w:p w14:paraId="4298AE02" w14:textId="056320D9" w:rsidR="0058048D" w:rsidRPr="006409FA" w:rsidRDefault="0058048D" w:rsidP="0058048D">
            <w:pPr>
              <w:pStyle w:val="Acknowledgement"/>
              <w:ind w:left="0" w:firstLine="0"/>
              <w:rPr>
                <w:bCs/>
                <w:lang w:eastAsia="zh-CN"/>
              </w:rPr>
            </w:pPr>
            <w:r>
              <w:rPr>
                <w:bCs/>
                <w:lang w:eastAsia="zh-CN"/>
              </w:rPr>
              <w:t>KAPA LTP Library preparation kit</w:t>
            </w:r>
          </w:p>
        </w:tc>
        <w:tc>
          <w:tcPr>
            <w:tcW w:w="2610" w:type="dxa"/>
          </w:tcPr>
          <w:p w14:paraId="76586315" w14:textId="46EFD7B5" w:rsidR="0058048D" w:rsidRDefault="0058048D" w:rsidP="0058048D">
            <w:pPr>
              <w:pStyle w:val="Acknowledgement"/>
              <w:ind w:left="0" w:firstLine="0"/>
              <w:rPr>
                <w:bCs/>
                <w:lang w:eastAsia="zh-CN"/>
              </w:rPr>
            </w:pPr>
            <w:r>
              <w:rPr>
                <w:bCs/>
                <w:lang w:eastAsia="zh-CN"/>
              </w:rPr>
              <w:t>Roche</w:t>
            </w:r>
          </w:p>
        </w:tc>
        <w:tc>
          <w:tcPr>
            <w:tcW w:w="2785" w:type="dxa"/>
          </w:tcPr>
          <w:p w14:paraId="37DE0D19" w14:textId="7A332167" w:rsidR="0058048D" w:rsidRPr="006409FA" w:rsidRDefault="0058048D" w:rsidP="0058048D">
            <w:pPr>
              <w:pStyle w:val="Acknowledgement"/>
              <w:ind w:left="0" w:firstLine="0"/>
              <w:rPr>
                <w:bCs/>
                <w:lang w:eastAsia="zh-CN"/>
              </w:rPr>
            </w:pPr>
            <w:r w:rsidRPr="00D177EB">
              <w:rPr>
                <w:bCs/>
                <w:lang w:eastAsia="zh-CN"/>
              </w:rPr>
              <w:t>Cat#</w:t>
            </w:r>
            <w:r>
              <w:rPr>
                <w:bCs/>
                <w:lang w:eastAsia="zh-CN"/>
              </w:rPr>
              <w:t>07961880001</w:t>
            </w:r>
          </w:p>
        </w:tc>
      </w:tr>
      <w:tr w:rsidR="0058048D" w:rsidRPr="006409FA" w14:paraId="205A1E71" w14:textId="77777777" w:rsidTr="0043345E">
        <w:tc>
          <w:tcPr>
            <w:tcW w:w="3955" w:type="dxa"/>
          </w:tcPr>
          <w:p w14:paraId="250112BD" w14:textId="169566C7" w:rsidR="0058048D" w:rsidRPr="006409FA" w:rsidRDefault="0058048D" w:rsidP="0058048D">
            <w:pPr>
              <w:pStyle w:val="Acknowledgement"/>
              <w:ind w:left="0" w:firstLine="0"/>
              <w:rPr>
                <w:bCs/>
                <w:lang w:eastAsia="zh-CN"/>
              </w:rPr>
            </w:pPr>
            <w:proofErr w:type="spellStart"/>
            <w:r>
              <w:rPr>
                <w:bCs/>
                <w:lang w:eastAsia="zh-CN"/>
              </w:rPr>
              <w:t>DNeasy</w:t>
            </w:r>
            <w:proofErr w:type="spellEnd"/>
            <w:r>
              <w:rPr>
                <w:bCs/>
                <w:lang w:eastAsia="zh-CN"/>
              </w:rPr>
              <w:t xml:space="preserve"> Blood &amp; Tissue Kit</w:t>
            </w:r>
          </w:p>
        </w:tc>
        <w:tc>
          <w:tcPr>
            <w:tcW w:w="2610" w:type="dxa"/>
          </w:tcPr>
          <w:p w14:paraId="35389D19" w14:textId="7C94AB98" w:rsidR="0058048D" w:rsidRDefault="0058048D" w:rsidP="0058048D">
            <w:pPr>
              <w:pStyle w:val="Acknowledgement"/>
              <w:ind w:left="0" w:firstLine="0"/>
              <w:rPr>
                <w:bCs/>
                <w:lang w:eastAsia="zh-CN"/>
              </w:rPr>
            </w:pPr>
            <w:r>
              <w:rPr>
                <w:bCs/>
                <w:lang w:eastAsia="zh-CN"/>
              </w:rPr>
              <w:t>Qiagen</w:t>
            </w:r>
          </w:p>
        </w:tc>
        <w:tc>
          <w:tcPr>
            <w:tcW w:w="2785" w:type="dxa"/>
          </w:tcPr>
          <w:p w14:paraId="57EFAA03" w14:textId="6E87D51C" w:rsidR="0058048D" w:rsidRPr="006409FA" w:rsidRDefault="0058048D" w:rsidP="0058048D">
            <w:pPr>
              <w:pStyle w:val="Acknowledgement"/>
              <w:ind w:left="0" w:firstLine="0"/>
              <w:rPr>
                <w:bCs/>
                <w:lang w:eastAsia="zh-CN"/>
              </w:rPr>
            </w:pPr>
            <w:r w:rsidRPr="00D177EB">
              <w:rPr>
                <w:bCs/>
                <w:lang w:eastAsia="zh-CN"/>
              </w:rPr>
              <w:t>Cat#</w:t>
            </w:r>
            <w:r>
              <w:rPr>
                <w:bCs/>
                <w:lang w:eastAsia="zh-CN"/>
              </w:rPr>
              <w:t>69504</w:t>
            </w:r>
          </w:p>
        </w:tc>
      </w:tr>
      <w:tr w:rsidR="0058048D" w:rsidRPr="006409FA" w14:paraId="7FBB68BB" w14:textId="77777777" w:rsidTr="0043345E">
        <w:tc>
          <w:tcPr>
            <w:tcW w:w="3955" w:type="dxa"/>
          </w:tcPr>
          <w:p w14:paraId="1226A920" w14:textId="6C078CC7" w:rsidR="0058048D" w:rsidRPr="006409FA" w:rsidRDefault="0058048D" w:rsidP="0058048D">
            <w:pPr>
              <w:pStyle w:val="Acknowledgement"/>
              <w:ind w:left="0" w:firstLine="0"/>
              <w:rPr>
                <w:bCs/>
                <w:lang w:eastAsia="zh-CN"/>
              </w:rPr>
            </w:pPr>
            <w:proofErr w:type="spellStart"/>
            <w:r>
              <w:rPr>
                <w:bCs/>
                <w:lang w:eastAsia="zh-CN"/>
              </w:rPr>
              <w:t>PowerUp</w:t>
            </w:r>
            <w:proofErr w:type="spellEnd"/>
            <w:r>
              <w:rPr>
                <w:bCs/>
                <w:lang w:eastAsia="zh-CN"/>
              </w:rPr>
              <w:t>™ SYBR™ Green Master Mix</w:t>
            </w:r>
          </w:p>
        </w:tc>
        <w:tc>
          <w:tcPr>
            <w:tcW w:w="2610" w:type="dxa"/>
          </w:tcPr>
          <w:p w14:paraId="7032FD33" w14:textId="78B0A700" w:rsidR="0058048D" w:rsidRDefault="0058048D" w:rsidP="0058048D">
            <w:pPr>
              <w:pStyle w:val="Acknowledgement"/>
              <w:ind w:left="0" w:firstLine="0"/>
              <w:rPr>
                <w:bCs/>
                <w:lang w:eastAsia="zh-CN"/>
              </w:rPr>
            </w:pPr>
            <w:r>
              <w:rPr>
                <w:bCs/>
                <w:lang w:eastAsia="zh-CN"/>
              </w:rPr>
              <w:t>Thermo Scientific</w:t>
            </w:r>
          </w:p>
        </w:tc>
        <w:tc>
          <w:tcPr>
            <w:tcW w:w="2785" w:type="dxa"/>
          </w:tcPr>
          <w:p w14:paraId="6F287FCA" w14:textId="2C039CD1"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A25742</w:t>
            </w:r>
          </w:p>
        </w:tc>
      </w:tr>
      <w:tr w:rsidR="0058048D" w:rsidRPr="006409FA" w14:paraId="6376A3A2" w14:textId="77777777" w:rsidTr="0043345E">
        <w:tc>
          <w:tcPr>
            <w:tcW w:w="3955" w:type="dxa"/>
          </w:tcPr>
          <w:p w14:paraId="05579D56" w14:textId="21A3D478" w:rsidR="0058048D" w:rsidRPr="006409FA" w:rsidRDefault="0058048D" w:rsidP="0058048D">
            <w:pPr>
              <w:pStyle w:val="Acknowledgement"/>
              <w:ind w:left="0" w:firstLine="0"/>
              <w:rPr>
                <w:bCs/>
                <w:lang w:eastAsia="zh-CN"/>
              </w:rPr>
            </w:pPr>
            <w:r>
              <w:rPr>
                <w:bCs/>
                <w:lang w:eastAsia="zh-CN"/>
              </w:rPr>
              <w:t xml:space="preserve">Ready-Lyse </w:t>
            </w:r>
            <w:r w:rsidRPr="00677E48">
              <w:rPr>
                <w:bCs/>
                <w:lang w:eastAsia="zh-CN"/>
              </w:rPr>
              <w:t>Lysozyme Solution, 10,000,000 U</w:t>
            </w:r>
          </w:p>
        </w:tc>
        <w:tc>
          <w:tcPr>
            <w:tcW w:w="2610" w:type="dxa"/>
          </w:tcPr>
          <w:p w14:paraId="0D3B995A" w14:textId="251AD191" w:rsidR="0058048D" w:rsidRDefault="0058048D" w:rsidP="0058048D">
            <w:pPr>
              <w:pStyle w:val="Acknowledgement"/>
              <w:ind w:left="0" w:firstLine="0"/>
              <w:rPr>
                <w:bCs/>
                <w:lang w:eastAsia="zh-CN"/>
              </w:rPr>
            </w:pPr>
            <w:proofErr w:type="spellStart"/>
            <w:r>
              <w:rPr>
                <w:bCs/>
                <w:lang w:eastAsia="zh-CN"/>
              </w:rPr>
              <w:t>Lucigen</w:t>
            </w:r>
            <w:proofErr w:type="spellEnd"/>
          </w:p>
        </w:tc>
        <w:tc>
          <w:tcPr>
            <w:tcW w:w="2785" w:type="dxa"/>
          </w:tcPr>
          <w:p w14:paraId="4276D282" w14:textId="10E67694"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NC9745284</w:t>
            </w:r>
          </w:p>
        </w:tc>
      </w:tr>
      <w:tr w:rsidR="0058048D" w:rsidRPr="006409FA" w14:paraId="3BE6E7C9" w14:textId="77777777" w:rsidTr="0043345E">
        <w:tc>
          <w:tcPr>
            <w:tcW w:w="3955" w:type="dxa"/>
          </w:tcPr>
          <w:p w14:paraId="3DE9A509" w14:textId="745FC981" w:rsidR="0058048D" w:rsidRPr="006409FA" w:rsidRDefault="0058048D" w:rsidP="0058048D">
            <w:pPr>
              <w:pStyle w:val="Acknowledgement"/>
              <w:ind w:left="0" w:firstLine="0"/>
              <w:rPr>
                <w:bCs/>
                <w:lang w:eastAsia="zh-CN"/>
              </w:rPr>
            </w:pPr>
            <w:r>
              <w:rPr>
                <w:bCs/>
                <w:lang w:eastAsia="zh-CN"/>
              </w:rPr>
              <w:t xml:space="preserve">Investigator </w:t>
            </w:r>
            <w:proofErr w:type="spellStart"/>
            <w:r>
              <w:rPr>
                <w:bCs/>
                <w:lang w:eastAsia="zh-CN"/>
              </w:rPr>
              <w:t>Lyse&amp;Spin</w:t>
            </w:r>
            <w:proofErr w:type="spellEnd"/>
            <w:r>
              <w:rPr>
                <w:bCs/>
                <w:lang w:eastAsia="zh-CN"/>
              </w:rPr>
              <w:t xml:space="preserve"> Basket kit</w:t>
            </w:r>
          </w:p>
        </w:tc>
        <w:tc>
          <w:tcPr>
            <w:tcW w:w="2610" w:type="dxa"/>
          </w:tcPr>
          <w:p w14:paraId="476D2A54" w14:textId="19C24D7B" w:rsidR="0058048D" w:rsidRDefault="0058048D" w:rsidP="0058048D">
            <w:pPr>
              <w:pStyle w:val="Acknowledgement"/>
              <w:ind w:left="0" w:firstLine="0"/>
              <w:rPr>
                <w:bCs/>
                <w:lang w:eastAsia="zh-CN"/>
              </w:rPr>
            </w:pPr>
            <w:r>
              <w:rPr>
                <w:bCs/>
                <w:lang w:eastAsia="zh-CN"/>
              </w:rPr>
              <w:t>Qiagen</w:t>
            </w:r>
          </w:p>
        </w:tc>
        <w:tc>
          <w:tcPr>
            <w:tcW w:w="2785" w:type="dxa"/>
          </w:tcPr>
          <w:p w14:paraId="41FDAD1C" w14:textId="4E2325A6" w:rsidR="0058048D" w:rsidRPr="006409FA" w:rsidRDefault="0058048D" w:rsidP="0058048D">
            <w:pPr>
              <w:pStyle w:val="Acknowledgement"/>
              <w:ind w:left="0" w:firstLine="0"/>
              <w:rPr>
                <w:bCs/>
                <w:lang w:eastAsia="zh-CN"/>
              </w:rPr>
            </w:pPr>
            <w:r w:rsidRPr="00D177EB">
              <w:rPr>
                <w:bCs/>
                <w:lang w:eastAsia="zh-CN"/>
              </w:rPr>
              <w:t>Cat#</w:t>
            </w:r>
            <w:r>
              <w:rPr>
                <w:bCs/>
                <w:lang w:eastAsia="zh-CN"/>
              </w:rPr>
              <w:t>19598</w:t>
            </w:r>
          </w:p>
        </w:tc>
      </w:tr>
      <w:tr w:rsidR="0058048D" w:rsidRPr="006409FA" w14:paraId="6BF389D4" w14:textId="77777777" w:rsidTr="0043345E">
        <w:tc>
          <w:tcPr>
            <w:tcW w:w="3955" w:type="dxa"/>
          </w:tcPr>
          <w:p w14:paraId="441DD852" w14:textId="35683376" w:rsidR="0058048D" w:rsidRPr="006409FA" w:rsidRDefault="0058048D" w:rsidP="0058048D">
            <w:pPr>
              <w:pStyle w:val="Acknowledgement"/>
              <w:ind w:left="0" w:firstLine="0"/>
              <w:rPr>
                <w:bCs/>
                <w:lang w:eastAsia="zh-CN"/>
              </w:rPr>
            </w:pPr>
            <w:r>
              <w:rPr>
                <w:bCs/>
                <w:lang w:eastAsia="zh-CN"/>
              </w:rPr>
              <w:t>Quant-</w:t>
            </w:r>
            <w:proofErr w:type="spellStart"/>
            <w:r>
              <w:rPr>
                <w:bCs/>
                <w:lang w:eastAsia="zh-CN"/>
              </w:rPr>
              <w:t>iT</w:t>
            </w:r>
            <w:proofErr w:type="spellEnd"/>
            <w:r>
              <w:rPr>
                <w:bCs/>
                <w:lang w:eastAsia="zh-CN"/>
              </w:rPr>
              <w:t xml:space="preserve"> dsDNA Assay Kit, High Sensitivity</w:t>
            </w:r>
          </w:p>
        </w:tc>
        <w:tc>
          <w:tcPr>
            <w:tcW w:w="2610" w:type="dxa"/>
          </w:tcPr>
          <w:p w14:paraId="48009B41" w14:textId="798B0DC1" w:rsidR="0058048D" w:rsidRDefault="0058048D" w:rsidP="0058048D">
            <w:pPr>
              <w:pStyle w:val="Acknowledgement"/>
              <w:ind w:left="0" w:firstLine="0"/>
              <w:rPr>
                <w:bCs/>
                <w:lang w:eastAsia="zh-CN"/>
              </w:rPr>
            </w:pPr>
            <w:r>
              <w:rPr>
                <w:bCs/>
                <w:lang w:eastAsia="zh-CN"/>
              </w:rPr>
              <w:t>Invitrogen</w:t>
            </w:r>
          </w:p>
        </w:tc>
        <w:tc>
          <w:tcPr>
            <w:tcW w:w="2785" w:type="dxa"/>
          </w:tcPr>
          <w:p w14:paraId="5A50E1CE" w14:textId="669BA7C9" w:rsidR="0058048D" w:rsidRPr="006409FA" w:rsidRDefault="0058048D" w:rsidP="0058048D">
            <w:pPr>
              <w:pStyle w:val="Acknowledgement"/>
              <w:ind w:left="0" w:firstLine="0"/>
              <w:rPr>
                <w:bCs/>
                <w:lang w:eastAsia="zh-CN"/>
              </w:rPr>
            </w:pPr>
            <w:r>
              <w:rPr>
                <w:bCs/>
                <w:lang w:eastAsia="zh-CN"/>
              </w:rPr>
              <w:t>Cat</w:t>
            </w:r>
            <w:r w:rsidRPr="00D177EB">
              <w:rPr>
                <w:bCs/>
                <w:lang w:eastAsia="zh-CN"/>
              </w:rPr>
              <w:t>#</w:t>
            </w:r>
            <w:r>
              <w:rPr>
                <w:bCs/>
                <w:lang w:eastAsia="zh-CN"/>
              </w:rPr>
              <w:t>Q33120</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 xml:space="preserve">PRJNA394877, PRJNA607574, PRJNA606262, </w:t>
            </w:r>
            <w:r w:rsidRPr="006409FA">
              <w:rPr>
                <w:bCs/>
                <w:lang w:eastAsia="zh-CN"/>
              </w:rPr>
              <w:lastRenderedPageBreak/>
              <w:t>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lastRenderedPageBreak/>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631A4E1B" w:rsidR="0092508A" w:rsidRPr="006409FA" w:rsidRDefault="0043345E" w:rsidP="0043345E">
            <w:pPr>
              <w:pStyle w:val="NormalWeb"/>
              <w:shd w:val="clear" w:color="auto" w:fill="FFFFFF"/>
              <w:rPr>
                <w:bCs/>
              </w:rPr>
            </w:pPr>
            <w:r w:rsidRPr="006409FA">
              <w:rPr>
                <w:bCs/>
              </w:rPr>
              <w:t>JAX Cat# 000664; RRID: IMSR_JAX:000664</w:t>
            </w:r>
            <w:r w:rsidR="0058048D">
              <w:rPr>
                <w:bCs/>
              </w:rPr>
              <w:t>; Room #RB13</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t>qPCR: 16S_Forward</w:t>
            </w:r>
            <w:r w:rsidR="00D177EB" w:rsidRPr="006409FA">
              <w:rPr>
                <w:color w:val="2E2E2E"/>
              </w:rPr>
              <w:t>_27F</w:t>
            </w:r>
            <w:r w:rsidRPr="006409FA">
              <w:rPr>
                <w:color w:val="2E2E2E"/>
              </w:rPr>
              <w:t xml:space="preserve"> 5’-AGAGTTTGATCMTGGCTCAG-3’</w:t>
            </w:r>
          </w:p>
        </w:tc>
        <w:tc>
          <w:tcPr>
            <w:tcW w:w="2610" w:type="dxa"/>
          </w:tcPr>
          <w:p w14:paraId="72DB1F83" w14:textId="4D3DCAF9" w:rsidR="003F0D83" w:rsidRPr="006409FA" w:rsidRDefault="001C69E0" w:rsidP="0092508A">
            <w:pPr>
              <w:pStyle w:val="Acknowledgement"/>
              <w:ind w:left="0" w:firstLine="0"/>
              <w:rPr>
                <w:bCs/>
                <w:lang w:eastAsia="zh-CN"/>
              </w:rPr>
            </w:pPr>
            <w:r>
              <w:rPr>
                <w:bCs/>
                <w:lang w:eastAsia="zh-CN"/>
              </w:rPr>
              <w:t>IDT</w:t>
            </w: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407E0C5" w:rsidR="003F0D83" w:rsidRPr="006409FA" w:rsidRDefault="001C69E0" w:rsidP="0092508A">
            <w:pPr>
              <w:pStyle w:val="Acknowledgement"/>
              <w:ind w:left="0" w:firstLine="0"/>
              <w:rPr>
                <w:bCs/>
                <w:lang w:eastAsia="zh-CN"/>
              </w:rPr>
            </w:pPr>
            <w:r>
              <w:rPr>
                <w:bCs/>
                <w:lang w:eastAsia="zh-CN"/>
              </w:rPr>
              <w:t>IDT</w:t>
            </w: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lastRenderedPageBreak/>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c>
          <w:tcPr>
            <w:tcW w:w="3955" w:type="dxa"/>
          </w:tcPr>
          <w:p w14:paraId="710E5C1A" w14:textId="67F6F05D" w:rsidR="00F00D33" w:rsidRPr="006409FA" w:rsidRDefault="00F00D33" w:rsidP="00632A24">
            <w:proofErr w:type="spellStart"/>
            <w:r>
              <w:t>Matlab</w:t>
            </w:r>
            <w:proofErr w:type="spellEnd"/>
            <w:r>
              <w:t xml:space="preserve"> 2021b</w:t>
            </w:r>
          </w:p>
        </w:tc>
        <w:tc>
          <w:tcPr>
            <w:tcW w:w="2610" w:type="dxa"/>
          </w:tcPr>
          <w:p w14:paraId="4EF0383F" w14:textId="5E198000" w:rsidR="00F00D33" w:rsidRPr="006409FA" w:rsidRDefault="00F00D33" w:rsidP="00632A24">
            <w:pPr>
              <w:pStyle w:val="Acknowledgement"/>
              <w:ind w:left="0" w:firstLine="0"/>
            </w:pPr>
            <w:proofErr w:type="spellStart"/>
            <w:r>
              <w:t>Matlab</w:t>
            </w:r>
            <w:proofErr w:type="spellEnd"/>
          </w:p>
        </w:tc>
        <w:tc>
          <w:tcPr>
            <w:tcW w:w="2785" w:type="dxa"/>
          </w:tcPr>
          <w:p w14:paraId="70AAAAD1" w14:textId="52850492" w:rsidR="00F00D33" w:rsidRPr="006409FA" w:rsidRDefault="00F00D33" w:rsidP="00632A24">
            <w:pPr>
              <w:pStyle w:val="NormalWeb"/>
              <w:shd w:val="clear" w:color="auto" w:fill="FFFFFF"/>
            </w:pPr>
            <w:r w:rsidRPr="00F00D33">
              <w:t>mathworks.com</w:t>
            </w:r>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r w:rsidR="00BC17D2">
        <w:rPr>
          <w:color w:val="000000" w:themeColor="text1"/>
        </w:rPr>
        <w:t xml:space="preserve"> and </w:t>
      </w:r>
      <w:proofErr w:type="spellStart"/>
      <w:r w:rsidR="00BC17D2">
        <w:rPr>
          <w:color w:val="000000" w:themeColor="text1"/>
        </w:rPr>
        <w:t>Matlab</w:t>
      </w:r>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17"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w:t>
      </w:r>
      <w:r w:rsidR="00AC7FD0" w:rsidRPr="006409FA">
        <w:lastRenderedPageBreak/>
        <w:t>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1F067261" w:rsidR="00D015BF" w:rsidRPr="006409FA" w:rsidRDefault="00D72137" w:rsidP="00D015BF">
      <w:pPr>
        <w:rPr>
          <w:b/>
        </w:rPr>
      </w:pPr>
      <w:r>
        <w:rPr>
          <w:b/>
        </w:rPr>
        <w:t>Identification of oral bacteria</w:t>
      </w:r>
      <w:r w:rsidR="00A654CA">
        <w:rPr>
          <w:b/>
        </w:rPr>
        <w:t xml:space="preserve"> in feces</w:t>
      </w:r>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w:t>
      </w:r>
      <w:r w:rsidR="00D015BF" w:rsidRPr="006409FA">
        <w:lastRenderedPageBreak/>
        <w:t xml:space="preserve">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3015D5B0" w:rsidR="00D015BF" w:rsidRPr="006409FA" w:rsidRDefault="00755F84" w:rsidP="000A48DA">
      <w:r w:rsidRPr="006409FA">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r w:rsidR="00744480">
        <w:t>schematically shown</w:t>
      </w:r>
      <w:r w:rsidR="00744480" w:rsidRPr="006409FA">
        <w:t xml:space="preserve"> </w:t>
      </w:r>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r w:rsidR="00D817CA">
        <w:t xml:space="preserve">bacterial </w:t>
      </w:r>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r w:rsidR="005C13CD">
        <w:t>identified</w:t>
      </w:r>
      <w:r w:rsidR="00045E1B" w:rsidRPr="006409FA">
        <w:t xml:space="preserve"> 38 sequences </w:t>
      </w:r>
      <w:r w:rsidR="00E523A9" w:rsidRPr="006409FA">
        <w:t xml:space="preserve">from </w:t>
      </w:r>
      <w:r w:rsidR="00045E1B" w:rsidRPr="006409FA">
        <w:t>common gut bacteria.</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r w:rsidR="00F02C0A">
        <w:t xml:space="preserve">using definitions </w:t>
      </w:r>
      <w:r w:rsidR="00D73940" w:rsidRPr="006409FA">
        <w:t xml:space="preserve">(1) and (2) </w:t>
      </w:r>
      <w:r w:rsidR="00C31EF1" w:rsidRPr="006409FA">
        <w:t xml:space="preserve">for humans </w:t>
      </w:r>
      <w:r w:rsidR="00D73940" w:rsidRPr="006409FA">
        <w:t>above</w:t>
      </w:r>
      <w:r w:rsidR="00D739E3">
        <w:t>. Prevalence-based filter was not implemented here due to too few samples. Our results showed that o</w:t>
      </w:r>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r w:rsidR="00F16B72">
        <w:t>covered by</w:t>
      </w:r>
      <w:r w:rsidR="00D015BF" w:rsidRPr="006409FA">
        <w:t xml:space="preserve"> MOMD</w:t>
      </w:r>
      <w:r w:rsidR="002C7EF8">
        <w:t>, suggesting that MOMD is incomplete.</w:t>
      </w:r>
      <w:r w:rsidR="007714B2" w:rsidRPr="006409FA">
        <w:t xml:space="preserve"> </w:t>
      </w:r>
      <w:r w:rsidR="00D04A8D">
        <w:t>B</w:t>
      </w:r>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r w:rsidR="005E2F35">
        <w:t xml:space="preserve">contain </w:t>
      </w:r>
      <w:r w:rsidR="00E74EFB" w:rsidRPr="006409FA">
        <w:t xml:space="preserve">6 of </w:t>
      </w:r>
      <w:r w:rsidR="00D015BF" w:rsidRPr="006409FA">
        <w:t>the 12 missed oral-typical ASVs.</w:t>
      </w:r>
      <w:r w:rsidR="00E90644" w:rsidRPr="006409FA">
        <w:t xml:space="preserve"> </w:t>
      </w:r>
      <w:r w:rsidR="00724122" w:rsidRPr="006409FA">
        <w:t xml:space="preserve">Given these preliminary </w:t>
      </w:r>
      <w:r w:rsidR="004F4FD2">
        <w:t xml:space="preserve">analyses </w:t>
      </w:r>
      <w:r w:rsidR="00F26944">
        <w:t>of MOMD</w:t>
      </w:r>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r w:rsidR="00227309">
        <w:t>inferring oral bacteria in mouse feces</w:t>
      </w:r>
      <w:r w:rsidR="00227309" w:rsidRPr="006409FA">
        <w:t xml:space="preserve"> </w:t>
      </w:r>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r w:rsidR="00A27490">
        <w:t>8</w:t>
      </w:r>
      <w:r w:rsidR="00EE0277" w:rsidRPr="006409FA">
        <w:t xml:space="preserve"> </w:t>
      </w:r>
      <w:r w:rsidR="00793C81" w:rsidRPr="006409FA">
        <w:t xml:space="preserve">gut bacterial </w:t>
      </w:r>
      <w:r w:rsidR="00EE0277" w:rsidRPr="006409FA">
        <w:t xml:space="preserve">sequences </w:t>
      </w:r>
      <w:r w:rsidR="00EE4CD4" w:rsidRPr="006409FA">
        <w:t xml:space="preserve">or </w:t>
      </w:r>
      <w:r w:rsidR="00F22A1A">
        <w:t>any</w:t>
      </w:r>
      <w:r w:rsidR="00DC3B38" w:rsidRPr="006409FA">
        <w:t xml:space="preserve"> taxa</w:t>
      </w:r>
      <w:r w:rsidR="00EE4CD4" w:rsidRPr="006409FA">
        <w:t xml:space="preserve"> that co</w:t>
      </w:r>
      <w:r w:rsidR="00546A6C" w:rsidRPr="006409FA">
        <w:t>ntain at least 3</w:t>
      </w:r>
      <w:r w:rsidR="00EE4CD4" w:rsidRPr="006409FA">
        <w:t xml:space="preserve"> </w:t>
      </w:r>
      <w:r w:rsidR="00D47D5D">
        <w:t xml:space="preserve">MOMD </w:t>
      </w:r>
      <w:r w:rsidR="00EE4CD4" w:rsidRPr="006409FA">
        <w:t>sequences in the set</w:t>
      </w:r>
      <w:r w:rsidR="00E3274D">
        <w:t xml:space="preserve"> were removed</w:t>
      </w:r>
      <w:r w:rsidR="00EE4CD4" w:rsidRPr="006409FA">
        <w:t xml:space="preserve">, </w:t>
      </w:r>
      <w:r w:rsidR="00E3274D">
        <w:t>unless they match any of</w:t>
      </w:r>
      <w:r w:rsidR="00EE4CD4" w:rsidRPr="006409FA">
        <w:t xml:space="preserve"> the 17 </w:t>
      </w:r>
      <w:proofErr w:type="gramStart"/>
      <w:r w:rsidR="00EE4CD4" w:rsidRPr="006409FA">
        <w:t>oral-typical</w:t>
      </w:r>
      <w:proofErr w:type="gramEnd"/>
      <w:r w:rsidR="00EE4CD4" w:rsidRPr="006409FA">
        <w:t xml:space="preserve"> ASVs</w:t>
      </w:r>
      <w:r w:rsidR="00E3274D">
        <w:t xml:space="preserve"> identified from the 11 pregnant mice</w:t>
      </w:r>
      <w:r w:rsidR="00EE4CD4" w:rsidRPr="006409FA">
        <w:t xml:space="preserve">. </w:t>
      </w:r>
      <w:r w:rsidR="00D05D52" w:rsidRPr="006409FA">
        <w:t>Next</w:t>
      </w:r>
      <w:r w:rsidR="00362A79" w:rsidRPr="006409FA">
        <w:t>, the</w:t>
      </w:r>
      <w:r w:rsidR="009B275E" w:rsidRPr="006409FA">
        <w:t xml:space="preserve"> </w:t>
      </w:r>
      <w:r w:rsidR="005031ED" w:rsidRPr="006409FA">
        <w:t>29</w:t>
      </w:r>
      <w:r w:rsidR="00961CEF">
        <w:t xml:space="preserve"> NCBI</w:t>
      </w:r>
      <w:r w:rsidR="005031ED" w:rsidRPr="006409FA">
        <w:t xml:space="preserve"> sequences</w:t>
      </w:r>
      <w:r w:rsidR="00EE0277" w:rsidRPr="006409FA">
        <w:t xml:space="preserve"> </w:t>
      </w:r>
      <w:r w:rsidR="0041628F">
        <w:t>obtained</w:t>
      </w:r>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r w:rsidR="00C91C1D">
        <w:t>identified</w:t>
      </w:r>
      <w:r w:rsidR="00F152FD" w:rsidRPr="006409FA">
        <w:t xml:space="preserve"> if there exist </w:t>
      </w:r>
      <w:r w:rsidR="00EE4CD4" w:rsidRPr="006409FA">
        <w:t xml:space="preserve">longer </w:t>
      </w:r>
      <w:r w:rsidR="00F152FD" w:rsidRPr="006409FA">
        <w:t>sequences</w:t>
      </w:r>
      <w:r w:rsidR="00EE4CD4" w:rsidRPr="006409FA">
        <w:t xml:space="preserve"> that fully contain them as part</w:t>
      </w:r>
      <w:r w:rsidR="00F152FD" w:rsidRPr="006409FA">
        <w:t>s</w:t>
      </w:r>
      <w:r w:rsidR="00563168">
        <w:t xml:space="preserve"> and removed later</w:t>
      </w:r>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50B39FF2"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lastRenderedPageBreak/>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The results were then aggregated to produce an optimized, 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r w:rsidR="000B6A7A">
        <w:t>s</w:t>
      </w:r>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160BED0B"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t>wa</w:t>
      </w:r>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7227B45A" w:rsidR="00541680" w:rsidRDefault="00770908" w:rsidP="00AD7D66">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r w:rsidR="00541680">
        <w:t>Next, we again examined domination of oral bacteria in fecal samples, this time as a univariable predictor of</w:t>
      </w:r>
      <w:r w:rsidR="00AD7D66">
        <w:t xml:space="preserve"> intestinal domination of </w:t>
      </w:r>
      <w:r w:rsidR="00541680">
        <w:rPr>
          <w:i/>
        </w:rPr>
        <w:t>Enterococcus</w:t>
      </w:r>
      <w:r w:rsidR="00AD7D66">
        <w:t xml:space="preserve">, </w:t>
      </w:r>
      <w:r w:rsidR="00AD7D66" w:rsidRPr="00AD7D66">
        <w:rPr>
          <w:i/>
          <w:iCs/>
        </w:rPr>
        <w:t>Enterobacteriaceae</w:t>
      </w:r>
      <w:r w:rsidR="00AD7D66">
        <w:t xml:space="preserve">, </w:t>
      </w:r>
      <w:r w:rsidR="00013F63">
        <w:t>or</w:t>
      </w:r>
      <w:r w:rsidR="00AD7D66">
        <w:t xml:space="preserve"> Proteobacteria ASVs </w:t>
      </w:r>
      <w:r w:rsidR="00541680">
        <w:t xml:space="preserve">using the same time-varying Cox’s hazard model. Penalty was not added for all Cox hazard calculations. </w:t>
      </w:r>
      <w:r w:rsidR="00AD7D66" w:rsidRPr="006409FA">
        <w:t xml:space="preserve">The time interval of </w:t>
      </w:r>
      <w:proofErr w:type="spellStart"/>
      <w:r w:rsidR="00AD7D66" w:rsidRPr="006409FA">
        <w:t>allo</w:t>
      </w:r>
      <w:proofErr w:type="spellEnd"/>
      <w:r w:rsidR="00AD7D66" w:rsidRPr="006409FA">
        <w:t xml:space="preserve">-HCT recipients starts from 10 days prior to transplantation and ends by 40 days post-transplantation. Patients with less than 5 samples during the time interval were excluded. Rarely administered antibiotics that have been administered less than 10 times were also </w:t>
      </w:r>
      <w:r w:rsidR="00AD7D66" w:rsidRPr="006409FA">
        <w:lastRenderedPageBreak/>
        <w:t>excluded.</w:t>
      </w:r>
      <w:r w:rsidR="00AD7D66">
        <w:t xml:space="preserve"> We assumed no </w:t>
      </w:r>
      <w:r w:rsidR="008B2A62">
        <w:t xml:space="preserve">intestinal domination of </w:t>
      </w:r>
      <w:r w:rsidR="00AD7D66">
        <w:t xml:space="preserve">oral </w:t>
      </w:r>
      <w:r w:rsidR="008B2A62">
        <w:t>ASVs</w:t>
      </w:r>
      <w:r w:rsidR="00AD7D66">
        <w:t xml:space="preserve"> </w:t>
      </w:r>
      <w:r w:rsidR="008B2A62">
        <w:t>on</w:t>
      </w:r>
      <w:r w:rsidR="00AD7D66">
        <w:t xml:space="preserve"> days when samples were not collected.</w:t>
      </w:r>
    </w:p>
    <w:p w14:paraId="6C445DB9" w14:textId="26D8343E" w:rsidR="00541680" w:rsidRDefault="00541680" w:rsidP="00794775"/>
    <w:p w14:paraId="3C263D64" w14:textId="74DF00EF" w:rsidR="00541680" w:rsidRPr="0040454C" w:rsidRDefault="0040454C" w:rsidP="00794775">
      <w:pPr>
        <w:rPr>
          <w:b/>
          <w:bCs/>
        </w:rPr>
      </w:pPr>
      <w:r w:rsidRPr="0040454C">
        <w:rPr>
          <w:b/>
          <w:bCs/>
        </w:rPr>
        <w:t>Linear mixed-effects model</w:t>
      </w:r>
    </w:p>
    <w:p w14:paraId="0CD40BDB" w14:textId="2DEFA9BE" w:rsidR="006B68A2" w:rsidRDefault="0040454C" w:rsidP="00423866">
      <w:pPr>
        <w:rPr>
          <w:color w:val="000000"/>
        </w:rPr>
      </w:pPr>
      <w:r>
        <w:rPr>
          <w:color w:val="000000"/>
        </w:rPr>
        <w:t xml:space="preserve">To identify the effects of oral bacterial fractions in feces on white blood cell dynamics, we </w:t>
      </w:r>
      <w:r w:rsidR="00F83EFD">
        <w:rPr>
          <w:color w:val="000000"/>
        </w:rPr>
        <w:t xml:space="preserve">followed our previous strategy </w:t>
      </w:r>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r w:rsidR="00F83EFD">
        <w:rPr>
          <w:color w:val="000000"/>
        </w:rPr>
        <w:t xml:space="preserve"> and </w:t>
      </w:r>
      <w:r>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Pr>
          <w:color w:val="000000"/>
        </w:rPr>
        <w:t>logW</w:t>
      </w:r>
      <w:proofErr w:type="spellStart"/>
      <w:r w:rsidR="00423866" w:rsidRPr="00423866">
        <w:rPr>
          <w:color w:val="000000"/>
          <w:vertAlign w:val="subscript"/>
        </w:rPr>
        <w:t>i</w:t>
      </w:r>
      <w:proofErr w:type="spellEnd"/>
      <w:r>
        <w:rPr>
          <w:color w:val="000000"/>
        </w:rPr>
        <w:t xml:space="preserve"> ~ </w:t>
      </w:r>
      <w:proofErr w:type="spellStart"/>
      <w:r w:rsidR="00F00D33">
        <w:rPr>
          <w:color w:val="000000"/>
        </w:rPr>
        <w:t>Transplant</w:t>
      </w:r>
      <w:r>
        <w:rPr>
          <w:color w:val="000000"/>
        </w:rPr>
        <w:t>Type</w:t>
      </w:r>
      <w:proofErr w:type="spellEnd"/>
      <w:r>
        <w:rPr>
          <w:color w:val="000000"/>
        </w:rPr>
        <w:t xml:space="preserve"> + </w:t>
      </w:r>
      <w:proofErr w:type="spellStart"/>
      <w:r>
        <w:rPr>
          <w:color w:val="000000"/>
        </w:rPr>
        <w:t>GCSF</w:t>
      </w:r>
      <w:r w:rsidR="00423866" w:rsidRPr="00423866">
        <w:rPr>
          <w:color w:val="000000"/>
          <w:vertAlign w:val="subscript"/>
        </w:rPr>
        <w:t>i</w:t>
      </w:r>
      <w:proofErr w:type="spellEnd"/>
      <w:r>
        <w:rPr>
          <w:color w:val="000000"/>
        </w:rPr>
        <w:t xml:space="preserve"> + </w:t>
      </w:r>
      <w:proofErr w:type="spellStart"/>
      <w:r>
        <w:rPr>
          <w:color w:val="000000"/>
        </w:rPr>
        <w:t>MM</w:t>
      </w:r>
      <w:r w:rsidR="00423866" w:rsidRPr="00423866">
        <w:rPr>
          <w:color w:val="000000"/>
          <w:vertAlign w:val="subscript"/>
        </w:rPr>
        <w:t>i</w:t>
      </w:r>
      <w:proofErr w:type="spellEnd"/>
      <w:r>
        <w:rPr>
          <w:color w:val="000000"/>
        </w:rPr>
        <w:t xml:space="preserve"> + </w:t>
      </w:r>
      <w:proofErr w:type="spellStart"/>
      <w:r>
        <w:rPr>
          <w:color w:val="000000"/>
        </w:rPr>
        <w:t>cetirizine</w:t>
      </w:r>
      <w:r w:rsidR="00423866" w:rsidRPr="00423866">
        <w:rPr>
          <w:color w:val="000000"/>
          <w:vertAlign w:val="subscript"/>
        </w:rPr>
        <w:t>i</w:t>
      </w:r>
      <w:proofErr w:type="spellEnd"/>
      <w:r>
        <w:rPr>
          <w:color w:val="000000"/>
        </w:rPr>
        <w:t xml:space="preserve"> + </w:t>
      </w:r>
      <w:proofErr w:type="spellStart"/>
      <w:r>
        <w:rPr>
          <w:color w:val="000000"/>
        </w:rPr>
        <w:t>OralFraction</w:t>
      </w:r>
      <w:r w:rsidR="00423866" w:rsidRPr="00423866">
        <w:rPr>
          <w:color w:val="000000"/>
          <w:vertAlign w:val="subscript"/>
        </w:rPr>
        <w:t>i</w:t>
      </w:r>
      <w:proofErr w:type="spellEnd"/>
      <w:r>
        <w:rPr>
          <w:color w:val="000000"/>
        </w:rPr>
        <w:t xml:space="preserve"> + W</w:t>
      </w:r>
      <w:r w:rsidR="00423866" w:rsidRPr="00423866">
        <w:rPr>
          <w:color w:val="000000"/>
          <w:vertAlign w:val="subscript"/>
        </w:rPr>
        <w:t>i</w:t>
      </w:r>
      <w:r>
        <w:rPr>
          <w:color w:val="000000"/>
        </w:rPr>
        <w:t xml:space="preserve"> + (1|PatientID)’, where </w:t>
      </w:r>
      <w:r w:rsidR="00F00D33">
        <w:rPr>
          <w:color w:val="000000"/>
        </w:rPr>
        <w:t>W</w:t>
      </w:r>
      <w:r w:rsidR="00423866" w:rsidRPr="00423866">
        <w:rPr>
          <w:color w:val="000000"/>
          <w:vertAlign w:val="subscript"/>
        </w:rPr>
        <w:t>i</w:t>
      </w:r>
      <w:r w:rsidR="00F00D33">
        <w:rPr>
          <w:color w:val="000000"/>
        </w:rPr>
        <w:t xml:space="preserve"> is any of the four white blood cell counts</w:t>
      </w:r>
      <w:r w:rsidR="00423866">
        <w:rPr>
          <w:color w:val="000000"/>
        </w:rPr>
        <w:t xml:space="preserve"> measured on day </w:t>
      </w:r>
      <w:proofErr w:type="spellStart"/>
      <w:r w:rsidR="00423866">
        <w:rPr>
          <w:color w:val="000000"/>
        </w:rPr>
        <w:t>i</w:t>
      </w:r>
      <w:proofErr w:type="spellEnd"/>
      <w:r w:rsidR="00F00D33">
        <w:rPr>
          <w:color w:val="000000"/>
        </w:rPr>
        <w:t xml:space="preserve">, </w:t>
      </w:r>
      <w:proofErr w:type="spellStart"/>
      <w:r w:rsidR="00F00D33">
        <w:rPr>
          <w:color w:val="000000"/>
        </w:rPr>
        <w:t>TransplantType</w:t>
      </w:r>
      <w:proofErr w:type="spellEnd"/>
      <w:r w:rsidR="00F00D33">
        <w:rPr>
          <w:color w:val="000000"/>
        </w:rPr>
        <w:t xml:space="preserve"> represents different graft sources (</w:t>
      </w:r>
      <w:r w:rsidR="006B68A2">
        <w:rPr>
          <w:color w:val="000000"/>
        </w:rPr>
        <w:t>unmodified bone marrow, T-cell depleted, peripheral blood stem cell, umbilical cord</w:t>
      </w:r>
      <w:r w:rsidR="00F00D33">
        <w:rPr>
          <w:color w:val="000000"/>
        </w:rPr>
        <w:t>) of bone marrow transplantation, GCSF (</w:t>
      </w:r>
      <w:r w:rsidR="00F00D33" w:rsidRPr="00F00D33">
        <w:rPr>
          <w:color w:val="000000"/>
        </w:rPr>
        <w:t>Granulocyte colony-stimulating factor</w:t>
      </w:r>
      <w:r w:rsidR="00F00D33">
        <w:rPr>
          <w:color w:val="000000"/>
        </w:rPr>
        <w:t>), MM (M</w:t>
      </w:r>
      <w:r w:rsidR="00F00D33" w:rsidRPr="00F00D33">
        <w:rPr>
          <w:color w:val="000000"/>
        </w:rPr>
        <w:t>ycophenolate mofetil</w:t>
      </w:r>
      <w:r w:rsidR="00F00D33">
        <w:rPr>
          <w:color w:val="000000"/>
        </w:rPr>
        <w:t>), and cetirizine are three immunomodulatory drugs</w:t>
      </w:r>
      <w:r w:rsidR="00423866">
        <w:rPr>
          <w:color w:val="000000"/>
        </w:rPr>
        <w:t xml:space="preserve"> and their values represent binary exposure on day </w:t>
      </w:r>
      <w:proofErr w:type="spellStart"/>
      <w:r w:rsidR="00423866">
        <w:rPr>
          <w:color w:val="000000"/>
        </w:rPr>
        <w:t>i</w:t>
      </w:r>
      <w:proofErr w:type="spellEnd"/>
      <w:r w:rsidR="00F00D33">
        <w:rPr>
          <w:color w:val="000000"/>
        </w:rPr>
        <w:t xml:space="preserve">, and </w:t>
      </w:r>
      <w:proofErr w:type="spellStart"/>
      <w:r w:rsidR="00F00D33">
        <w:rPr>
          <w:color w:val="000000"/>
        </w:rPr>
        <w:t>PatientID</w:t>
      </w:r>
      <w:proofErr w:type="spellEnd"/>
      <w:r w:rsidR="00F00D33">
        <w:rPr>
          <w:color w:val="000000"/>
        </w:rPr>
        <w:t xml:space="preserve"> represents a unique identifier of each patient.</w:t>
      </w:r>
      <w:r w:rsidR="00F83EFD">
        <w:rPr>
          <w:color w:val="000000"/>
        </w:rPr>
        <w:t xml:space="preserve"> </w:t>
      </w:r>
      <m:oMath>
        <m:r>
          <w:rPr>
            <w:rFonts w:ascii="Cambria Math" w:hAnsi="Cambria Math"/>
            <w:color w:val="000000"/>
          </w:rPr>
          <m:t>∆</m:t>
        </m:r>
      </m:oMath>
      <w:r w:rsidR="00F83EFD">
        <w:rPr>
          <w:color w:val="000000"/>
        </w:rPr>
        <w:t>logW</w:t>
      </w:r>
      <w:proofErr w:type="spellStart"/>
      <w:r w:rsidR="00423866" w:rsidRPr="00423866">
        <w:rPr>
          <w:color w:val="000000"/>
          <w:vertAlign w:val="subscript"/>
        </w:rPr>
        <w:t>i</w:t>
      </w:r>
      <w:proofErr w:type="spellEnd"/>
      <w:r w:rsidR="00F00D33">
        <w:rPr>
          <w:color w:val="000000"/>
        </w:rPr>
        <w:t xml:space="preserve"> </w:t>
      </w:r>
      <w:r w:rsidR="00F83EFD">
        <w:rPr>
          <w:color w:val="000000"/>
        </w:rPr>
        <w:t xml:space="preserve">was computed as the difference between log-transformed </w:t>
      </w:r>
      <w:r w:rsidR="00423866">
        <w:rPr>
          <w:color w:val="000000"/>
        </w:rPr>
        <w:t xml:space="preserve">white blood cell counts on day </w:t>
      </w:r>
      <w:proofErr w:type="spellStart"/>
      <w:r w:rsidR="00423866">
        <w:rPr>
          <w:color w:val="000000"/>
        </w:rPr>
        <w:t>i</w:t>
      </w:r>
      <w:proofErr w:type="spellEnd"/>
      <w:r w:rsidR="00423866">
        <w:rPr>
          <w:color w:val="000000"/>
        </w:rPr>
        <w:t xml:space="preserve"> and its next day i+1. The microbiome data and clinical metadata were limited to the periods between neutrophil engraftment and 100 days post engraftment. </w:t>
      </w:r>
      <w:r>
        <w:rPr>
          <w:color w:val="000000"/>
        </w:rPr>
        <w:t>The expression ‘(1|</w:t>
      </w:r>
      <w:r w:rsidR="00F00D33">
        <w:rPr>
          <w:color w:val="000000"/>
        </w:rPr>
        <w:t>Patient</w:t>
      </w:r>
      <w:r>
        <w:rPr>
          <w:color w:val="000000"/>
        </w:rPr>
        <w:t xml:space="preserve">ID)’ indicates that </w:t>
      </w:r>
      <w:r w:rsidR="00F00D33">
        <w:rPr>
          <w:color w:val="000000"/>
        </w:rPr>
        <w:t xml:space="preserve">the patient </w:t>
      </w:r>
      <w:r w:rsidR="006B68A2">
        <w:rPr>
          <w:color w:val="000000"/>
        </w:rPr>
        <w:t>heterogeneity</w:t>
      </w:r>
      <w:r w:rsidR="00F00D33">
        <w:rPr>
          <w:color w:val="000000"/>
        </w:rPr>
        <w:t xml:space="preserve"> </w:t>
      </w:r>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t>Quantification and s</w:t>
      </w:r>
      <w:r w:rsidR="005D608A" w:rsidRPr="006409FA">
        <w:rPr>
          <w:b/>
          <w:bCs/>
        </w:rPr>
        <w:t>tatistical analysis</w:t>
      </w:r>
    </w:p>
    <w:p w14:paraId="7D7C722C" w14:textId="783EDAC0"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analysis, including linear regression, correlation between variables (Pearson’s and Spearman’s correlation), and hypothesis testing (Kruskal-</w:t>
      </w:r>
      <w:proofErr w:type="gramStart"/>
      <w:r w:rsidR="00D469F3" w:rsidRPr="006409FA">
        <w:t>Wallis</w:t>
      </w:r>
      <w:proofErr w:type="gramEnd"/>
      <w:r w:rsidR="00D469F3" w:rsidRPr="006409FA">
        <w:t xml:space="preserve">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w:t>
      </w:r>
      <w:r w:rsidRPr="006409FA">
        <w:rPr>
          <w:noProof/>
        </w:rPr>
        <w:lastRenderedPageBreak/>
        <w:t xml:space="preserve">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w:t>
      </w:r>
      <w:r w:rsidRPr="006409FA">
        <w:rPr>
          <w:noProof/>
        </w:rPr>
        <w:lastRenderedPageBreak/>
        <w:t xml:space="preserve">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w:t>
      </w:r>
      <w:r w:rsidRPr="006409FA">
        <w:rPr>
          <w:noProof/>
        </w:rPr>
        <w:lastRenderedPageBreak/>
        <w:t xml:space="preserve">(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lastRenderedPageBreak/>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6B9F8058" w14:textId="77777777" w:rsidR="003F314D" w:rsidRPr="003F314D" w:rsidRDefault="00686725" w:rsidP="003F314D">
      <w:pPr>
        <w:pStyle w:val="EndNoteBibliography"/>
        <w:rPr>
          <w:noProof/>
        </w:rPr>
      </w:pPr>
      <w:r w:rsidRPr="006409FA">
        <w:fldChar w:fldCharType="begin"/>
      </w:r>
      <w:r w:rsidRPr="006409FA">
        <w:instrText xml:space="preserve"> ADDIN EN.REFLIST </w:instrText>
      </w:r>
      <w:r w:rsidRPr="006409FA">
        <w:fldChar w:fldCharType="separate"/>
      </w:r>
      <w:r w:rsidR="003F314D" w:rsidRPr="003F314D">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3F314D" w:rsidRPr="003F314D">
        <w:rPr>
          <w:i/>
          <w:noProof/>
        </w:rPr>
        <w:t>10</w:t>
      </w:r>
      <w:r w:rsidR="003F314D" w:rsidRPr="003F314D">
        <w:rPr>
          <w:noProof/>
        </w:rPr>
        <w:t>, 400.</w:t>
      </w:r>
    </w:p>
    <w:p w14:paraId="179AC35C" w14:textId="77777777" w:rsidR="003F314D" w:rsidRPr="003F314D" w:rsidRDefault="003F314D" w:rsidP="003F314D">
      <w:pPr>
        <w:pStyle w:val="EndNoteBibliography"/>
        <w:rPr>
          <w:noProof/>
        </w:rPr>
      </w:pPr>
      <w:r w:rsidRPr="003F314D">
        <w:rPr>
          <w:noProof/>
        </w:rPr>
        <w:t xml:space="preserve">Abusleme, L., Hong, B.-Y., Hoare, A., Konkel, J.E., Diaz, P.I., and Moutsopoulos, N.M. (2017). Oral microbiome characterization in murine models. Bio-protocol </w:t>
      </w:r>
      <w:r w:rsidRPr="003F314D">
        <w:rPr>
          <w:i/>
          <w:noProof/>
        </w:rPr>
        <w:t>7</w:t>
      </w:r>
      <w:r w:rsidRPr="003F314D">
        <w:rPr>
          <w:noProof/>
        </w:rPr>
        <w:t>, e2655-e2655.</w:t>
      </w:r>
    </w:p>
    <w:p w14:paraId="5921BDF2" w14:textId="77777777" w:rsidR="003F314D" w:rsidRPr="003F314D" w:rsidRDefault="003F314D" w:rsidP="003F314D">
      <w:pPr>
        <w:pStyle w:val="EndNoteBibliography"/>
        <w:rPr>
          <w:noProof/>
        </w:rPr>
      </w:pPr>
      <w:r w:rsidRPr="003F314D">
        <w:rPr>
          <w:noProof/>
        </w:rPr>
        <w:t xml:space="preserve">Alneberg, J., Bjarnason, B.S., De Bruijn, I., Schirmer, M., Quick, J., Ijaz, U.Z., Lahti, L., Loman, N.J., Andersson, A.F., and Quince, C. (2014). Binning metagenomic contigs by coverage and composition. Nature methods </w:t>
      </w:r>
      <w:r w:rsidRPr="003F314D">
        <w:rPr>
          <w:i/>
          <w:noProof/>
        </w:rPr>
        <w:t>11</w:t>
      </w:r>
      <w:r w:rsidRPr="003F314D">
        <w:rPr>
          <w:noProof/>
        </w:rPr>
        <w:t>, 1144-1146.</w:t>
      </w:r>
    </w:p>
    <w:p w14:paraId="0FAB8BF0" w14:textId="77777777" w:rsidR="003F314D" w:rsidRPr="003F314D" w:rsidRDefault="003F314D" w:rsidP="003F314D">
      <w:pPr>
        <w:pStyle w:val="EndNoteBibliography"/>
        <w:rPr>
          <w:noProof/>
        </w:rPr>
      </w:pPr>
      <w:r w:rsidRPr="003F314D">
        <w:rPr>
          <w:noProof/>
        </w:rPr>
        <w:t xml:space="preserve">Appelbaum, P.C. (1999). Quinolone activity against anaerobes. Drugs </w:t>
      </w:r>
      <w:r w:rsidRPr="003F314D">
        <w:rPr>
          <w:i/>
          <w:noProof/>
        </w:rPr>
        <w:t>58</w:t>
      </w:r>
      <w:r w:rsidRPr="003F314D">
        <w:rPr>
          <w:noProof/>
        </w:rPr>
        <w:t>, 60-64.</w:t>
      </w:r>
    </w:p>
    <w:p w14:paraId="5B55DDD4" w14:textId="77777777" w:rsidR="003F314D" w:rsidRPr="003F314D" w:rsidRDefault="003F314D" w:rsidP="003F314D">
      <w:pPr>
        <w:pStyle w:val="EndNoteBibliography"/>
        <w:rPr>
          <w:noProof/>
        </w:rPr>
      </w:pPr>
      <w:r w:rsidRPr="003F314D">
        <w:rPr>
          <w:noProof/>
        </w:rPr>
        <w:t xml:space="preserve">Atarashi, K., Suda, W., Luo, C., Kawaguchi, T., Motoo, I., Narushima, S., Kiguchi, Y., Yasuma, K., Watanabe, E., and Tanoue, T. (2017). Ectopic colonization of oral bacteria in the intestine drives TH1 cell induction and inflammation. Science </w:t>
      </w:r>
      <w:r w:rsidRPr="003F314D">
        <w:rPr>
          <w:i/>
          <w:noProof/>
        </w:rPr>
        <w:t>358</w:t>
      </w:r>
      <w:r w:rsidRPr="003F314D">
        <w:rPr>
          <w:noProof/>
        </w:rPr>
        <w:t>, 359-365.</w:t>
      </w:r>
    </w:p>
    <w:p w14:paraId="44793433" w14:textId="77777777" w:rsidR="003F314D" w:rsidRPr="003F314D" w:rsidRDefault="003F314D" w:rsidP="003F314D">
      <w:pPr>
        <w:pStyle w:val="EndNoteBibliography"/>
        <w:rPr>
          <w:noProof/>
        </w:rPr>
      </w:pPr>
      <w:r w:rsidRPr="003F314D">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3F314D">
        <w:rPr>
          <w:i/>
          <w:noProof/>
        </w:rPr>
        <w:t>25</w:t>
      </w:r>
      <w:r w:rsidRPr="003F314D">
        <w:rPr>
          <w:noProof/>
        </w:rPr>
        <w:t>, 1164-1171.</w:t>
      </w:r>
    </w:p>
    <w:p w14:paraId="27B6B495" w14:textId="77777777" w:rsidR="003F314D" w:rsidRPr="003F314D" w:rsidRDefault="003F314D" w:rsidP="003F314D">
      <w:pPr>
        <w:pStyle w:val="EndNoteBibliography"/>
        <w:rPr>
          <w:noProof/>
        </w:rPr>
      </w:pPr>
      <w:r w:rsidRPr="003F314D">
        <w:rPr>
          <w:noProof/>
        </w:rPr>
        <w:t xml:space="preserve">Bokulich, N.A., Kaehler, B.D., Rideout, J.R., Dillon, M., Bolyen, E., Knight, R., Huttley, G.A., and Gregory Caporaso, J. (2018). Optimizing taxonomic classification of marker-gene amplicon sequences with QIIME 2’s q2-feature-classifier plugin. Microbiome </w:t>
      </w:r>
      <w:r w:rsidRPr="003F314D">
        <w:rPr>
          <w:i/>
          <w:noProof/>
        </w:rPr>
        <w:t>6</w:t>
      </w:r>
      <w:r w:rsidRPr="003F314D">
        <w:rPr>
          <w:noProof/>
        </w:rPr>
        <w:t>, 1-17.</w:t>
      </w:r>
    </w:p>
    <w:p w14:paraId="096D3882" w14:textId="77777777" w:rsidR="003F314D" w:rsidRPr="003F314D" w:rsidRDefault="003F314D" w:rsidP="003F314D">
      <w:pPr>
        <w:pStyle w:val="EndNoteBibliography"/>
        <w:rPr>
          <w:noProof/>
        </w:rPr>
      </w:pPr>
      <w:r w:rsidRPr="003F314D">
        <w:rPr>
          <w:noProof/>
        </w:rPr>
        <w:t xml:space="preserve">Bolyen, E., Rideout, J.R., Dillon, M.R., Bokulich, N.A., Abnet, C.C., Al-Ghalith, G.A., Alexander, H., Alm, E.J., Arumugam, M., and Asnicar, F. (2019). Reproducible, interactive, scalable and extensible microbiome data science using QIIME 2. Nature biotechnology </w:t>
      </w:r>
      <w:r w:rsidRPr="003F314D">
        <w:rPr>
          <w:i/>
          <w:noProof/>
        </w:rPr>
        <w:t>37</w:t>
      </w:r>
      <w:r w:rsidRPr="003F314D">
        <w:rPr>
          <w:noProof/>
        </w:rPr>
        <w:t>, 852-857.</w:t>
      </w:r>
    </w:p>
    <w:p w14:paraId="1AC6E4DC" w14:textId="77777777" w:rsidR="003F314D" w:rsidRPr="003F314D" w:rsidRDefault="003F314D" w:rsidP="003F314D">
      <w:pPr>
        <w:pStyle w:val="EndNoteBibliography"/>
        <w:rPr>
          <w:noProof/>
        </w:rPr>
      </w:pPr>
      <w:r w:rsidRPr="003F314D">
        <w:rPr>
          <w:noProof/>
        </w:rPr>
        <w:lastRenderedPageBreak/>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3F314D">
        <w:rPr>
          <w:i/>
          <w:noProof/>
        </w:rPr>
        <w:t>117</w:t>
      </w:r>
      <w:r w:rsidRPr="003F314D">
        <w:rPr>
          <w:noProof/>
        </w:rPr>
        <w:t>, 21536-21545.</w:t>
      </w:r>
    </w:p>
    <w:p w14:paraId="3E41134F" w14:textId="77777777" w:rsidR="003F314D" w:rsidRPr="003F314D" w:rsidRDefault="003F314D" w:rsidP="003F314D">
      <w:pPr>
        <w:pStyle w:val="EndNoteBibliography"/>
        <w:rPr>
          <w:noProof/>
        </w:rPr>
      </w:pPr>
      <w:r w:rsidRPr="003F314D">
        <w:rPr>
          <w:noProof/>
        </w:rPr>
        <w:t xml:space="preserve">Brown, C.T., Olm, M.R., Thomas, B.C., and Banfield, J.F. (2016). Measurement of bacterial replication rates in microbial communities. Nature biotechnology </w:t>
      </w:r>
      <w:r w:rsidRPr="003F314D">
        <w:rPr>
          <w:i/>
          <w:noProof/>
        </w:rPr>
        <w:t>34</w:t>
      </w:r>
      <w:r w:rsidRPr="003F314D">
        <w:rPr>
          <w:noProof/>
        </w:rPr>
        <w:t>, 1256-1263.</w:t>
      </w:r>
    </w:p>
    <w:p w14:paraId="2FF84C01" w14:textId="77777777" w:rsidR="003F314D" w:rsidRPr="003F314D" w:rsidRDefault="003F314D" w:rsidP="003F314D">
      <w:pPr>
        <w:pStyle w:val="EndNoteBibliography"/>
        <w:rPr>
          <w:noProof/>
        </w:rPr>
      </w:pPr>
      <w:r w:rsidRPr="003F314D">
        <w:rPr>
          <w:noProof/>
        </w:rPr>
        <w:t xml:space="preserve">Callahan, B.J., McMurdie, P.J., Rosen, M.J., Han, A.W., Johnson, A.J.A., and Holmes, S.P. (2016). DADA2: High-resolution sample inference from Illumina amplicon data. Nature methods </w:t>
      </w:r>
      <w:r w:rsidRPr="003F314D">
        <w:rPr>
          <w:i/>
          <w:noProof/>
        </w:rPr>
        <w:t>13</w:t>
      </w:r>
      <w:r w:rsidRPr="003F314D">
        <w:rPr>
          <w:noProof/>
        </w:rPr>
        <w:t>, 581-583.</w:t>
      </w:r>
    </w:p>
    <w:p w14:paraId="4D1EA98D" w14:textId="77777777" w:rsidR="003F314D" w:rsidRPr="003F314D" w:rsidRDefault="003F314D" w:rsidP="003F314D">
      <w:pPr>
        <w:pStyle w:val="EndNoteBibliography"/>
        <w:rPr>
          <w:noProof/>
        </w:rPr>
      </w:pPr>
      <w:r w:rsidRPr="003F314D">
        <w:rPr>
          <w:noProof/>
        </w:rPr>
        <w:t xml:space="preserve">Clemente, J.C., Ursell, L.K., Parfrey, L.W., and Knight, R. (2012). The impact of the gut microbiota on human health: an integrative view. Cell </w:t>
      </w:r>
      <w:r w:rsidRPr="003F314D">
        <w:rPr>
          <w:i/>
          <w:noProof/>
        </w:rPr>
        <w:t>148</w:t>
      </w:r>
      <w:r w:rsidRPr="003F314D">
        <w:rPr>
          <w:noProof/>
        </w:rPr>
        <w:t>, 1258-1270.</w:t>
      </w:r>
    </w:p>
    <w:p w14:paraId="48AF156A" w14:textId="77777777" w:rsidR="003F314D" w:rsidRPr="003F314D" w:rsidRDefault="003F314D" w:rsidP="003F314D">
      <w:pPr>
        <w:pStyle w:val="EndNoteBibliography"/>
        <w:rPr>
          <w:noProof/>
        </w:rPr>
      </w:pPr>
      <w:r w:rsidRPr="003F314D">
        <w:rPr>
          <w:noProof/>
        </w:rPr>
        <w:t xml:space="preserve">Cometta, A., Calandra, T., Bille, J., and Glauser, M.P. (1994). Escherichia coli resistant to fluoroquinolones in patients with cancer and neutropenia. New England Journal of Medicine </w:t>
      </w:r>
      <w:r w:rsidRPr="003F314D">
        <w:rPr>
          <w:i/>
          <w:noProof/>
        </w:rPr>
        <w:t>330</w:t>
      </w:r>
      <w:r w:rsidRPr="003F314D">
        <w:rPr>
          <w:noProof/>
        </w:rPr>
        <w:t>, 1240-1241.</w:t>
      </w:r>
    </w:p>
    <w:p w14:paraId="0EA1A1AB" w14:textId="77777777" w:rsidR="003F314D" w:rsidRPr="003F314D" w:rsidRDefault="003F314D" w:rsidP="003F314D">
      <w:pPr>
        <w:pStyle w:val="EndNoteBibliography"/>
        <w:rPr>
          <w:noProof/>
        </w:rPr>
      </w:pPr>
      <w:r w:rsidRPr="003F314D">
        <w:rPr>
          <w:noProof/>
        </w:rPr>
        <w:t xml:space="preserve">Contijoch, E.J., Britton, G.J., Yang, C., Mogno, I., Li, Z., Ng, R., Llewellyn, S.R., Hira, S., Johnson, C., and Rabinowitz, K.M. (2019). Gut microbiota density influences host physiology and is shaped by host and microbial factors. Elife </w:t>
      </w:r>
      <w:r w:rsidRPr="003F314D">
        <w:rPr>
          <w:i/>
          <w:noProof/>
        </w:rPr>
        <w:t>8</w:t>
      </w:r>
      <w:r w:rsidRPr="003F314D">
        <w:rPr>
          <w:noProof/>
        </w:rPr>
        <w:t>.</w:t>
      </w:r>
    </w:p>
    <w:p w14:paraId="790ECD7C" w14:textId="77777777" w:rsidR="003F314D" w:rsidRPr="003F314D" w:rsidRDefault="003F314D" w:rsidP="003F314D">
      <w:pPr>
        <w:pStyle w:val="EndNoteBibliography"/>
        <w:rPr>
          <w:noProof/>
        </w:rPr>
      </w:pPr>
      <w:r w:rsidRPr="003F314D">
        <w:rPr>
          <w:noProof/>
        </w:rPr>
        <w:t xml:space="preserve">Costello, E.K., Lauber, C.L., Hamady, M., Fierer, N., Gordon, J.I., and Knight, R. (2009). Bacterial community variation in human body habitats across space and time. science </w:t>
      </w:r>
      <w:r w:rsidRPr="003F314D">
        <w:rPr>
          <w:i/>
          <w:noProof/>
        </w:rPr>
        <w:t>326</w:t>
      </w:r>
      <w:r w:rsidRPr="003F314D">
        <w:rPr>
          <w:noProof/>
        </w:rPr>
        <w:t>, 1694-1697.</w:t>
      </w:r>
    </w:p>
    <w:p w14:paraId="3705515E" w14:textId="77777777" w:rsidR="003F314D" w:rsidRPr="003F314D" w:rsidRDefault="003F314D" w:rsidP="003F314D">
      <w:pPr>
        <w:pStyle w:val="EndNoteBibliography"/>
        <w:rPr>
          <w:noProof/>
        </w:rPr>
      </w:pPr>
      <w:r w:rsidRPr="003F314D">
        <w:rPr>
          <w:noProof/>
        </w:rPr>
        <w:t xml:space="preserve">Davidson-Pilon, C. (2019). lifelines: survival analysis in Python. Journal of Open Source Software </w:t>
      </w:r>
      <w:r w:rsidRPr="003F314D">
        <w:rPr>
          <w:i/>
          <w:noProof/>
        </w:rPr>
        <w:t>4</w:t>
      </w:r>
      <w:r w:rsidRPr="003F314D">
        <w:rPr>
          <w:noProof/>
        </w:rPr>
        <w:t>, 1317.</w:t>
      </w:r>
    </w:p>
    <w:p w14:paraId="03945A65" w14:textId="77777777" w:rsidR="003F314D" w:rsidRPr="003F314D" w:rsidRDefault="003F314D" w:rsidP="003F314D">
      <w:pPr>
        <w:pStyle w:val="EndNoteBibliography"/>
        <w:rPr>
          <w:noProof/>
        </w:rPr>
      </w:pPr>
      <w:r w:rsidRPr="003F314D">
        <w:rPr>
          <w:noProof/>
        </w:rPr>
        <w:t xml:space="preserve">Duvallet, C., Gibbons, S.M., Gurry, T., Irizarry, R.A., and Alm, E.J. (2017). Meta-analysis of gut microbiome studies identifies disease-specific and shared responses. Nature communications </w:t>
      </w:r>
      <w:r w:rsidRPr="003F314D">
        <w:rPr>
          <w:i/>
          <w:noProof/>
        </w:rPr>
        <w:t>8</w:t>
      </w:r>
      <w:r w:rsidRPr="003F314D">
        <w:rPr>
          <w:noProof/>
        </w:rPr>
        <w:t>, 1-10.</w:t>
      </w:r>
    </w:p>
    <w:p w14:paraId="577ED409" w14:textId="77777777" w:rsidR="003F314D" w:rsidRPr="003F314D" w:rsidRDefault="003F314D" w:rsidP="003F314D">
      <w:pPr>
        <w:pStyle w:val="EndNoteBibliography"/>
        <w:rPr>
          <w:noProof/>
        </w:rPr>
      </w:pPr>
      <w:r w:rsidRPr="003F314D">
        <w:rPr>
          <w:noProof/>
        </w:rPr>
        <w:t xml:space="preserve">Fan, Y., and Pedersen, O. (2021). Gut microbiota in human metabolic health and disease. Nature Reviews Microbiology </w:t>
      </w:r>
      <w:r w:rsidRPr="003F314D">
        <w:rPr>
          <w:i/>
          <w:noProof/>
        </w:rPr>
        <w:t>19</w:t>
      </w:r>
      <w:r w:rsidRPr="003F314D">
        <w:rPr>
          <w:noProof/>
        </w:rPr>
        <w:t>, 55-71.</w:t>
      </w:r>
    </w:p>
    <w:p w14:paraId="153C67BA" w14:textId="77777777" w:rsidR="003F314D" w:rsidRPr="003F314D" w:rsidRDefault="003F314D" w:rsidP="003F314D">
      <w:pPr>
        <w:pStyle w:val="EndNoteBibliography"/>
        <w:rPr>
          <w:noProof/>
        </w:rPr>
      </w:pPr>
      <w:r w:rsidRPr="003F314D">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3F314D">
        <w:rPr>
          <w:i/>
          <w:noProof/>
        </w:rPr>
        <w:t>10</w:t>
      </w:r>
      <w:r w:rsidRPr="003F314D">
        <w:rPr>
          <w:noProof/>
        </w:rPr>
        <w:t>, 403.</w:t>
      </w:r>
    </w:p>
    <w:p w14:paraId="500B8C8A" w14:textId="77777777" w:rsidR="003F314D" w:rsidRPr="003F314D" w:rsidRDefault="003F314D" w:rsidP="003F314D">
      <w:pPr>
        <w:pStyle w:val="EndNoteBibliography"/>
        <w:rPr>
          <w:noProof/>
        </w:rPr>
      </w:pPr>
      <w:r w:rsidRPr="003F314D">
        <w:rPr>
          <w:noProof/>
        </w:rPr>
        <w:t xml:space="preserve">Gevers, D., Kugathasan, S., Denson, L.A., Vázquez-Baeza, Y., Van Treuren, W., Ren, B., Schwager, E., Knights, D., Song, S.J., and Yassour, M. (2014). The treatment-naive microbiome in new-onset Crohn’s disease. Cell host &amp; microbe </w:t>
      </w:r>
      <w:r w:rsidRPr="003F314D">
        <w:rPr>
          <w:i/>
          <w:noProof/>
        </w:rPr>
        <w:t>15</w:t>
      </w:r>
      <w:r w:rsidRPr="003F314D">
        <w:rPr>
          <w:noProof/>
        </w:rPr>
        <w:t>, 382-392.</w:t>
      </w:r>
    </w:p>
    <w:p w14:paraId="48E9B098" w14:textId="77777777" w:rsidR="003F314D" w:rsidRPr="003F314D" w:rsidRDefault="003F314D" w:rsidP="003F314D">
      <w:pPr>
        <w:pStyle w:val="EndNoteBibliography"/>
        <w:rPr>
          <w:noProof/>
        </w:rPr>
      </w:pPr>
      <w:r w:rsidRPr="003F314D">
        <w:rPr>
          <w:noProof/>
        </w:rPr>
        <w:t xml:space="preserve">Gonzalez, A., Navas-Molina, J.A., Kosciolek, T., McDonald, D., Vázquez-Baeza, Y., Ackermann, G., DeReus, J., Janssen, S., Swafford, A.D., and Orchanian, S.B. (2018). Qiita: rapid, web-enabled microbiome meta-analysis. Nature methods </w:t>
      </w:r>
      <w:r w:rsidRPr="003F314D">
        <w:rPr>
          <w:i/>
          <w:noProof/>
        </w:rPr>
        <w:t>15</w:t>
      </w:r>
      <w:r w:rsidRPr="003F314D">
        <w:rPr>
          <w:noProof/>
        </w:rPr>
        <w:t>, 796-798.</w:t>
      </w:r>
    </w:p>
    <w:p w14:paraId="11CF209E" w14:textId="77777777" w:rsidR="003F314D" w:rsidRPr="003F314D" w:rsidRDefault="003F314D" w:rsidP="003F314D">
      <w:pPr>
        <w:pStyle w:val="EndNoteBibliography"/>
        <w:rPr>
          <w:noProof/>
        </w:rPr>
      </w:pPr>
      <w:r w:rsidRPr="003F314D">
        <w:rPr>
          <w:noProof/>
        </w:rPr>
        <w:t xml:space="preserve">Imai, J., Ichikawa, H., Kitamoto, S., Golob, J.L., Kaneko, M., Nagata, J., Takahashi, M., Gillilland III, M.G., Tanaka, R., and Nagao-Kitamoto, H. (2021). A potential pathogenic association between periodontal disease and Crohn’s disease. JCI insight </w:t>
      </w:r>
      <w:r w:rsidRPr="003F314D">
        <w:rPr>
          <w:i/>
          <w:noProof/>
        </w:rPr>
        <w:t>6</w:t>
      </w:r>
      <w:r w:rsidRPr="003F314D">
        <w:rPr>
          <w:noProof/>
        </w:rPr>
        <w:t>.</w:t>
      </w:r>
    </w:p>
    <w:p w14:paraId="12511B8E" w14:textId="77777777" w:rsidR="003F314D" w:rsidRPr="003F314D" w:rsidRDefault="003F314D" w:rsidP="003F314D">
      <w:pPr>
        <w:pStyle w:val="EndNoteBibliography"/>
        <w:rPr>
          <w:noProof/>
        </w:rPr>
      </w:pPr>
      <w:r w:rsidRPr="003F314D">
        <w:rPr>
          <w:noProof/>
        </w:rPr>
        <w:t xml:space="preserve">Jian, C., Luukkonen, P., Yki-Järvinen, H., Salonen, A., and Korpela, K. (2020). Quantitative PCR provides a simple and accessible method for quantitative microbiota profiling. PloS one </w:t>
      </w:r>
      <w:r w:rsidRPr="003F314D">
        <w:rPr>
          <w:i/>
          <w:noProof/>
        </w:rPr>
        <w:t>15</w:t>
      </w:r>
      <w:r w:rsidRPr="003F314D">
        <w:rPr>
          <w:noProof/>
        </w:rPr>
        <w:t>, e0227285.</w:t>
      </w:r>
    </w:p>
    <w:p w14:paraId="642E985F" w14:textId="77777777" w:rsidR="003F314D" w:rsidRPr="003F314D" w:rsidRDefault="003F314D" w:rsidP="003F314D">
      <w:pPr>
        <w:pStyle w:val="EndNoteBibliography"/>
        <w:rPr>
          <w:noProof/>
        </w:rPr>
      </w:pPr>
      <w:r w:rsidRPr="003F314D">
        <w:rPr>
          <w:noProof/>
        </w:rPr>
        <w:t xml:space="preserve">Jian, C., Salonen, A., and Korpela, K. (2021). Commentary: How to count our microbes? The effect of different quantitative microbiome profiling approaches. Frontiers in Cellular and Infection Microbiology </w:t>
      </w:r>
      <w:r w:rsidRPr="003F314D">
        <w:rPr>
          <w:i/>
          <w:noProof/>
        </w:rPr>
        <w:t>11</w:t>
      </w:r>
      <w:r w:rsidRPr="003F314D">
        <w:rPr>
          <w:noProof/>
        </w:rPr>
        <w:t>, 627910.</w:t>
      </w:r>
    </w:p>
    <w:p w14:paraId="75974417" w14:textId="77777777" w:rsidR="003F314D" w:rsidRPr="003F314D" w:rsidRDefault="003F314D" w:rsidP="003F314D">
      <w:pPr>
        <w:pStyle w:val="EndNoteBibliography"/>
        <w:rPr>
          <w:noProof/>
        </w:rPr>
      </w:pPr>
      <w:r w:rsidRPr="003F314D">
        <w:rPr>
          <w:noProof/>
        </w:rPr>
        <w:lastRenderedPageBreak/>
        <w:t xml:space="preserve">Jin, S., Wetzel, D., and Schirmer, M. (2022). Deciphering mechanisms and implications of bacterial translocation in human health and disease. Current Opinion in Microbiology </w:t>
      </w:r>
      <w:r w:rsidRPr="003F314D">
        <w:rPr>
          <w:i/>
          <w:noProof/>
        </w:rPr>
        <w:t>67</w:t>
      </w:r>
      <w:r w:rsidRPr="003F314D">
        <w:rPr>
          <w:noProof/>
        </w:rPr>
        <w:t>, 102147.</w:t>
      </w:r>
    </w:p>
    <w:p w14:paraId="34BA5A4F" w14:textId="77777777" w:rsidR="003F314D" w:rsidRPr="003F314D" w:rsidRDefault="003F314D" w:rsidP="003F314D">
      <w:pPr>
        <w:pStyle w:val="EndNoteBibliography"/>
        <w:rPr>
          <w:noProof/>
        </w:rPr>
      </w:pPr>
      <w:r w:rsidRPr="003F314D">
        <w:rPr>
          <w:noProof/>
        </w:rPr>
        <w:t xml:space="preserve">Joseph, S., Aduse-Opoku, J., Hashim, A., Hanski, E., Streich, R., Knowles, S.C., Pedersen, A.B., Wade, W.G., and Curtis, M.A. (2021). A 16S rRNA gene and draft genome database for the murine oral bacterial community. Msystems </w:t>
      </w:r>
      <w:r w:rsidRPr="003F314D">
        <w:rPr>
          <w:i/>
          <w:noProof/>
        </w:rPr>
        <w:t>6</w:t>
      </w:r>
      <w:r w:rsidRPr="003F314D">
        <w:rPr>
          <w:noProof/>
        </w:rPr>
        <w:t>, e01222-01220.</w:t>
      </w:r>
    </w:p>
    <w:p w14:paraId="764CC64E" w14:textId="77777777" w:rsidR="003F314D" w:rsidRPr="003F314D" w:rsidRDefault="003F314D" w:rsidP="003F314D">
      <w:pPr>
        <w:pStyle w:val="EndNoteBibliography"/>
        <w:rPr>
          <w:noProof/>
        </w:rPr>
      </w:pPr>
      <w:r w:rsidRPr="003F314D">
        <w:rPr>
          <w:noProof/>
        </w:rPr>
        <w:t xml:space="preserve">Kang, D.D., Li, F., Kirton, E., Thomas, A., Egan, R., An, H., and Wang, Z. (2019). MetaBAT 2: an adaptive binning algorithm for robust and efficient genome reconstruction from metagenome assemblies. PeerJ </w:t>
      </w:r>
      <w:r w:rsidRPr="003F314D">
        <w:rPr>
          <w:i/>
          <w:noProof/>
        </w:rPr>
        <w:t>7</w:t>
      </w:r>
      <w:r w:rsidRPr="003F314D">
        <w:rPr>
          <w:noProof/>
        </w:rPr>
        <w:t>, e7359.</w:t>
      </w:r>
    </w:p>
    <w:p w14:paraId="33BFC177" w14:textId="77777777" w:rsidR="003F314D" w:rsidRPr="003F314D" w:rsidRDefault="003F314D" w:rsidP="003F314D">
      <w:pPr>
        <w:pStyle w:val="EndNoteBibliography"/>
        <w:rPr>
          <w:noProof/>
        </w:rPr>
      </w:pPr>
      <w:r w:rsidRPr="003F314D">
        <w:rPr>
          <w:noProof/>
        </w:rPr>
        <w:t xml:space="preserve">Kitamoto, S., Nagao-Kitamoto, H., Hein, R., Schmidt, T., and Kamada, N. (2020a). The bacterial connection between the oral cavity and the gut diseases. Journal of dental research </w:t>
      </w:r>
      <w:r w:rsidRPr="003F314D">
        <w:rPr>
          <w:i/>
          <w:noProof/>
        </w:rPr>
        <w:t>99</w:t>
      </w:r>
      <w:r w:rsidRPr="003F314D">
        <w:rPr>
          <w:noProof/>
        </w:rPr>
        <w:t>, 1021-1029.</w:t>
      </w:r>
    </w:p>
    <w:p w14:paraId="65F565EE" w14:textId="77777777" w:rsidR="003F314D" w:rsidRPr="003F314D" w:rsidRDefault="003F314D" w:rsidP="003F314D">
      <w:pPr>
        <w:pStyle w:val="EndNoteBibliography"/>
        <w:rPr>
          <w:noProof/>
        </w:rPr>
      </w:pPr>
      <w:r w:rsidRPr="003F314D">
        <w:rPr>
          <w:noProof/>
        </w:rPr>
        <w:t xml:space="preserve">Kitamoto, S., Nagao-Kitamoto, H., Jiao, Y., Gillilland III, M.G., Hayashi, A., Imai, J., Sugihara, K., Miyoshi, M., Brazil, J.C., and Kuffa, P. (2020b). The intermucosal connection between the mouth and gut in commensal pathobiont-driven colitis. Cell </w:t>
      </w:r>
      <w:r w:rsidRPr="003F314D">
        <w:rPr>
          <w:i/>
          <w:noProof/>
        </w:rPr>
        <w:t>182</w:t>
      </w:r>
      <w:r w:rsidRPr="003F314D">
        <w:rPr>
          <w:noProof/>
        </w:rPr>
        <w:t>, 447-462. e414.</w:t>
      </w:r>
    </w:p>
    <w:p w14:paraId="2A42CAE8" w14:textId="77777777" w:rsidR="003F314D" w:rsidRPr="003F314D" w:rsidRDefault="003F314D" w:rsidP="003F314D">
      <w:pPr>
        <w:pStyle w:val="EndNoteBibliography"/>
        <w:rPr>
          <w:noProof/>
        </w:rPr>
      </w:pPr>
      <w:r w:rsidRPr="003F314D">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3F314D">
        <w:rPr>
          <w:i/>
          <w:noProof/>
        </w:rPr>
        <w:t>68</w:t>
      </w:r>
      <w:r w:rsidRPr="003F314D">
        <w:rPr>
          <w:noProof/>
        </w:rPr>
        <w:t>, 1335-1337.</w:t>
      </w:r>
    </w:p>
    <w:p w14:paraId="7BA7CCF6" w14:textId="77777777" w:rsidR="003F314D" w:rsidRPr="003F314D" w:rsidRDefault="003F314D" w:rsidP="003F314D">
      <w:pPr>
        <w:pStyle w:val="EndNoteBibliography"/>
        <w:rPr>
          <w:noProof/>
        </w:rPr>
      </w:pPr>
      <w:r w:rsidRPr="003F314D">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3F314D">
        <w:rPr>
          <w:i/>
          <w:noProof/>
        </w:rPr>
        <w:t>14</w:t>
      </w:r>
      <w:r w:rsidRPr="003F314D">
        <w:rPr>
          <w:noProof/>
        </w:rPr>
        <w:t>, 207-215.</w:t>
      </w:r>
    </w:p>
    <w:p w14:paraId="1B1A853C" w14:textId="77777777" w:rsidR="003F314D" w:rsidRPr="003F314D" w:rsidRDefault="003F314D" w:rsidP="003F314D">
      <w:pPr>
        <w:pStyle w:val="EndNoteBibliography"/>
        <w:rPr>
          <w:noProof/>
        </w:rPr>
      </w:pPr>
      <w:r w:rsidRPr="003F314D">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3F314D">
        <w:rPr>
          <w:i/>
          <w:noProof/>
        </w:rPr>
        <w:t>1</w:t>
      </w:r>
      <w:r w:rsidRPr="003F314D">
        <w:rPr>
          <w:noProof/>
        </w:rPr>
        <w:t>, 1-15.</w:t>
      </w:r>
    </w:p>
    <w:p w14:paraId="3AC52C8B" w14:textId="77777777" w:rsidR="003F314D" w:rsidRPr="003F314D" w:rsidRDefault="003F314D" w:rsidP="003F314D">
      <w:pPr>
        <w:pStyle w:val="EndNoteBibliography"/>
        <w:rPr>
          <w:noProof/>
        </w:rPr>
      </w:pPr>
      <w:r w:rsidRPr="003F314D">
        <w:rPr>
          <w:noProof/>
        </w:rPr>
        <w:t xml:space="preserve">Li, B., Ge, Y., Cheng, L., Zeng, B., Yu, J., Peng, X., Zhao, J., Li, W., Ren, B., and Li, M. (2019). Oral bacteria colonize and compete with gut microbiota in gnotobiotic mice. International journal of oral science </w:t>
      </w:r>
      <w:r w:rsidRPr="003F314D">
        <w:rPr>
          <w:i/>
          <w:noProof/>
        </w:rPr>
        <w:t>11</w:t>
      </w:r>
      <w:r w:rsidRPr="003F314D">
        <w:rPr>
          <w:noProof/>
        </w:rPr>
        <w:t>, 1-9.</w:t>
      </w:r>
    </w:p>
    <w:p w14:paraId="76CFAEDB" w14:textId="77777777" w:rsidR="003F314D" w:rsidRPr="003F314D" w:rsidRDefault="003F314D" w:rsidP="003F314D">
      <w:pPr>
        <w:pStyle w:val="EndNoteBibliography"/>
        <w:rPr>
          <w:noProof/>
        </w:rPr>
      </w:pPr>
      <w:r w:rsidRPr="003F314D">
        <w:rPr>
          <w:noProof/>
        </w:rPr>
        <w:t xml:space="preserve">Li, D., Liu, C.-M., Luo, R., Sadakane, K., and Lam, T.-W. (2015). MEGAHIT: an ultra-fast single-node solution for large and complex metagenomics assembly via succinct de Bruijn graph. Bioinformatics </w:t>
      </w:r>
      <w:r w:rsidRPr="003F314D">
        <w:rPr>
          <w:i/>
          <w:noProof/>
        </w:rPr>
        <w:t>31</w:t>
      </w:r>
      <w:r w:rsidRPr="003F314D">
        <w:rPr>
          <w:noProof/>
        </w:rPr>
        <w:t>, 1674-1676.</w:t>
      </w:r>
    </w:p>
    <w:p w14:paraId="56A4D906" w14:textId="77777777" w:rsidR="003F314D" w:rsidRPr="003F314D" w:rsidRDefault="003F314D" w:rsidP="003F314D">
      <w:pPr>
        <w:pStyle w:val="EndNoteBibliography"/>
        <w:rPr>
          <w:noProof/>
        </w:rPr>
      </w:pPr>
      <w:r w:rsidRPr="003F314D">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3F314D">
        <w:rPr>
          <w:i/>
          <w:noProof/>
        </w:rPr>
        <w:t>8</w:t>
      </w:r>
      <w:r w:rsidRPr="003F314D">
        <w:rPr>
          <w:noProof/>
        </w:rPr>
        <w:t>, 1-12.</w:t>
      </w:r>
    </w:p>
    <w:p w14:paraId="5ED453B6" w14:textId="77777777" w:rsidR="003F314D" w:rsidRPr="003F314D" w:rsidRDefault="003F314D" w:rsidP="003F314D">
      <w:pPr>
        <w:pStyle w:val="EndNoteBibliography"/>
        <w:rPr>
          <w:noProof/>
        </w:rPr>
      </w:pPr>
      <w:r w:rsidRPr="003F314D">
        <w:rPr>
          <w:noProof/>
        </w:rPr>
        <w:t xml:space="preserve">Liu, C., Zhou, N., Du, M.-X., Sun, Y.-T., Wang, K., Wang, Y.-J., Li, D.-H., Yu, H.-Y., Song, Y., and Bai, B.-B. (2020). The Mouse Gut Microbial Biobank expands the coverage of cultured bacteria. Nature communications </w:t>
      </w:r>
      <w:r w:rsidRPr="003F314D">
        <w:rPr>
          <w:i/>
          <w:noProof/>
        </w:rPr>
        <w:t>11</w:t>
      </w:r>
      <w:r w:rsidRPr="003F314D">
        <w:rPr>
          <w:noProof/>
        </w:rPr>
        <w:t>, 1-12.</w:t>
      </w:r>
    </w:p>
    <w:p w14:paraId="7509A7B8" w14:textId="77777777" w:rsidR="003F314D" w:rsidRPr="003F314D" w:rsidRDefault="003F314D" w:rsidP="003F314D">
      <w:pPr>
        <w:pStyle w:val="EndNoteBibliography"/>
        <w:rPr>
          <w:noProof/>
        </w:rPr>
      </w:pPr>
      <w:r w:rsidRPr="003F314D">
        <w:rPr>
          <w:noProof/>
        </w:rPr>
        <w:t xml:space="preserve">Machado, D., Maistrenko, O.M., Andrejev, S., Kim, Y., Bork, P., Patil, K.R., and Patil, K.R. (2021). Polarization of microbial communities between competitive and cooperative metabolism. Nature ecology &amp; evolution </w:t>
      </w:r>
      <w:r w:rsidRPr="003F314D">
        <w:rPr>
          <w:i/>
          <w:noProof/>
        </w:rPr>
        <w:t>5</w:t>
      </w:r>
      <w:r w:rsidRPr="003F314D">
        <w:rPr>
          <w:noProof/>
        </w:rPr>
        <w:t>, 195-203.</w:t>
      </w:r>
    </w:p>
    <w:p w14:paraId="4CDE748A" w14:textId="77777777" w:rsidR="003F314D" w:rsidRPr="003F314D" w:rsidRDefault="003F314D" w:rsidP="003F314D">
      <w:pPr>
        <w:pStyle w:val="EndNoteBibliography"/>
        <w:rPr>
          <w:noProof/>
        </w:rPr>
      </w:pPr>
      <w:r w:rsidRPr="003F314D">
        <w:rPr>
          <w:noProof/>
        </w:rPr>
        <w:t xml:space="preserve">Martin, M. (2011). Cutadapt removes adapter sequences from high-throughput sequencing reads. EMBnet. journal </w:t>
      </w:r>
      <w:r w:rsidRPr="003F314D">
        <w:rPr>
          <w:i/>
          <w:noProof/>
        </w:rPr>
        <w:t>17</w:t>
      </w:r>
      <w:r w:rsidRPr="003F314D">
        <w:rPr>
          <w:noProof/>
        </w:rPr>
        <w:t>, 10-12.</w:t>
      </w:r>
    </w:p>
    <w:p w14:paraId="0B58993B" w14:textId="77777777" w:rsidR="003F314D" w:rsidRPr="003F314D" w:rsidRDefault="003F314D" w:rsidP="003F314D">
      <w:pPr>
        <w:pStyle w:val="EndNoteBibliography"/>
        <w:rPr>
          <w:noProof/>
        </w:rPr>
      </w:pPr>
      <w:r w:rsidRPr="003F314D">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3F314D">
        <w:rPr>
          <w:i/>
          <w:noProof/>
        </w:rPr>
        <w:t>87</w:t>
      </w:r>
      <w:r w:rsidRPr="003F314D">
        <w:rPr>
          <w:noProof/>
        </w:rPr>
        <w:t>, e00206-00219.</w:t>
      </w:r>
    </w:p>
    <w:p w14:paraId="1B40B3A0" w14:textId="77777777" w:rsidR="003F314D" w:rsidRPr="003F314D" w:rsidRDefault="003F314D" w:rsidP="003F314D">
      <w:pPr>
        <w:pStyle w:val="EndNoteBibliography"/>
        <w:rPr>
          <w:noProof/>
        </w:rPr>
      </w:pPr>
      <w:r w:rsidRPr="003F314D">
        <w:rPr>
          <w:noProof/>
        </w:rPr>
        <w:lastRenderedPageBreak/>
        <w:t xml:space="preserve">Murali, A., Bhargava, A., and Wright, E.S. (2018). IDTAXA: a novel approach for accurate taxonomic classification of microbiome sequences. Microbiome </w:t>
      </w:r>
      <w:r w:rsidRPr="003F314D">
        <w:rPr>
          <w:i/>
          <w:noProof/>
        </w:rPr>
        <w:t>6</w:t>
      </w:r>
      <w:r w:rsidRPr="003F314D">
        <w:rPr>
          <w:noProof/>
        </w:rPr>
        <w:t>, 1-14.</w:t>
      </w:r>
    </w:p>
    <w:p w14:paraId="102C05FE" w14:textId="77777777" w:rsidR="003F314D" w:rsidRPr="003F314D" w:rsidRDefault="003F314D" w:rsidP="003F314D">
      <w:pPr>
        <w:pStyle w:val="EndNoteBibliography"/>
        <w:rPr>
          <w:noProof/>
        </w:rPr>
      </w:pPr>
      <w:r w:rsidRPr="003F314D">
        <w:rPr>
          <w:noProof/>
        </w:rPr>
        <w:t xml:space="preserve">Pascal, V., Pozuelo, M., Borruel, N., Casellas, F., Campos, D., Santiago, A., Martinez, X., Varela, E., Sarrabayrouse, G., and Machiels, K. (2017). A microbial signature for Crohn's disease. Gut </w:t>
      </w:r>
      <w:r w:rsidRPr="003F314D">
        <w:rPr>
          <w:i/>
          <w:noProof/>
        </w:rPr>
        <w:t>66</w:t>
      </w:r>
      <w:r w:rsidRPr="003F314D">
        <w:rPr>
          <w:noProof/>
        </w:rPr>
        <w:t>, 813-822.</w:t>
      </w:r>
    </w:p>
    <w:p w14:paraId="0A45A598" w14:textId="77777777" w:rsidR="003F314D" w:rsidRPr="003F314D" w:rsidRDefault="003F314D" w:rsidP="003F314D">
      <w:pPr>
        <w:pStyle w:val="EndNoteBibliography"/>
        <w:rPr>
          <w:noProof/>
        </w:rPr>
      </w:pPr>
      <w:r w:rsidRPr="003F314D">
        <w:rPr>
          <w:noProof/>
        </w:rPr>
        <w:t xml:space="preserve">Pedregosa, F., Varoquaux, G., Gramfort, A., Michel, V., Thirion, B., Grisel, O., Blondel, M., Prettenhofer, P., Weiss, R., and Dubourg, V. (2011). Scikit-learn: Machine learning in Python. the Journal of machine Learning research </w:t>
      </w:r>
      <w:r w:rsidRPr="003F314D">
        <w:rPr>
          <w:i/>
          <w:noProof/>
        </w:rPr>
        <w:t>12</w:t>
      </w:r>
      <w:r w:rsidRPr="003F314D">
        <w:rPr>
          <w:noProof/>
        </w:rPr>
        <w:t>, 2825-2830.</w:t>
      </w:r>
    </w:p>
    <w:p w14:paraId="680E6054" w14:textId="77777777" w:rsidR="003F314D" w:rsidRPr="003F314D" w:rsidRDefault="003F314D" w:rsidP="003F314D">
      <w:pPr>
        <w:pStyle w:val="EndNoteBibliography"/>
        <w:rPr>
          <w:noProof/>
        </w:rPr>
      </w:pPr>
      <w:r w:rsidRPr="003F314D">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3F314D">
        <w:rPr>
          <w:i/>
          <w:noProof/>
        </w:rPr>
        <w:t>382</w:t>
      </w:r>
      <w:r w:rsidRPr="003F314D">
        <w:rPr>
          <w:noProof/>
        </w:rPr>
        <w:t>, 822-834.</w:t>
      </w:r>
    </w:p>
    <w:p w14:paraId="3D366BB8" w14:textId="77777777" w:rsidR="003F314D" w:rsidRPr="003F314D" w:rsidRDefault="003F314D" w:rsidP="003F314D">
      <w:pPr>
        <w:pStyle w:val="EndNoteBibliography"/>
        <w:rPr>
          <w:noProof/>
        </w:rPr>
      </w:pPr>
      <w:r w:rsidRPr="003F314D">
        <w:rPr>
          <w:noProof/>
        </w:rPr>
        <w:t xml:space="preserve">Qin, N., Yang, F., Li, A., Prifti, E., Chen, Y., Shao, L., Guo, J., Le Chatelier, E., Yao, J., and Wu, L. (2014). Alterations of the human gut microbiome in liver cirrhosis. Nature </w:t>
      </w:r>
      <w:r w:rsidRPr="003F314D">
        <w:rPr>
          <w:i/>
          <w:noProof/>
        </w:rPr>
        <w:t>513</w:t>
      </w:r>
      <w:r w:rsidRPr="003F314D">
        <w:rPr>
          <w:noProof/>
        </w:rPr>
        <w:t>, 59-64.</w:t>
      </w:r>
    </w:p>
    <w:p w14:paraId="5AFD4130" w14:textId="77777777" w:rsidR="003F314D" w:rsidRPr="003F314D" w:rsidRDefault="003F314D" w:rsidP="003F314D">
      <w:pPr>
        <w:pStyle w:val="EndNoteBibliography"/>
        <w:rPr>
          <w:noProof/>
        </w:rPr>
      </w:pPr>
      <w:r w:rsidRPr="003F314D">
        <w:rPr>
          <w:noProof/>
        </w:rPr>
        <w:t xml:space="preserve">Quast, C., Pruesse, E., Yilmaz, P., Gerken, J., Schweer, T., Yarza, P., Peplies, J., and Glöckner, F.O. (2012). The SILVA ribosomal RNA gene database project: improved data processing and web-based tools. Nucleic acids research </w:t>
      </w:r>
      <w:r w:rsidRPr="003F314D">
        <w:rPr>
          <w:i/>
          <w:noProof/>
        </w:rPr>
        <w:t>41</w:t>
      </w:r>
      <w:r w:rsidRPr="003F314D">
        <w:rPr>
          <w:noProof/>
        </w:rPr>
        <w:t>, D590-D596.</w:t>
      </w:r>
    </w:p>
    <w:p w14:paraId="4EEB9B1B" w14:textId="77777777" w:rsidR="003F314D" w:rsidRPr="003F314D" w:rsidRDefault="003F314D" w:rsidP="003F314D">
      <w:pPr>
        <w:pStyle w:val="EndNoteBibliography"/>
        <w:rPr>
          <w:noProof/>
        </w:rPr>
      </w:pPr>
      <w:r w:rsidRPr="003F314D">
        <w:rPr>
          <w:noProof/>
        </w:rPr>
        <w:t xml:space="preserve">Rao, C., Coyte, K.Z., Bainter, W., Geha, R.S., Martin, C.R., and Rakoff-Nahoum, S. (2021). Multi-kingdom ecological drivers of microbiota assembly in preterm infants. Nature </w:t>
      </w:r>
      <w:r w:rsidRPr="003F314D">
        <w:rPr>
          <w:i/>
          <w:noProof/>
        </w:rPr>
        <w:t>591</w:t>
      </w:r>
      <w:r w:rsidRPr="003F314D">
        <w:rPr>
          <w:noProof/>
        </w:rPr>
        <w:t>, 633-638.</w:t>
      </w:r>
    </w:p>
    <w:p w14:paraId="462FE595" w14:textId="77777777" w:rsidR="003F314D" w:rsidRPr="003F314D" w:rsidRDefault="003F314D" w:rsidP="003F314D">
      <w:pPr>
        <w:pStyle w:val="EndNoteBibliography"/>
        <w:rPr>
          <w:noProof/>
        </w:rPr>
      </w:pPr>
      <w:r w:rsidRPr="003F314D">
        <w:rPr>
          <w:noProof/>
        </w:rPr>
        <w:t xml:space="preserve">Rashidi, A., Ebadi, M., Weisdorf, D.J., Costalonga, M., and Staley, C. (2021). No evidence for colonization of oral bacteria in the distal gut in healthy adults. Proceedings of the National Academy of Sciences </w:t>
      </w:r>
      <w:r w:rsidRPr="003F314D">
        <w:rPr>
          <w:i/>
          <w:noProof/>
        </w:rPr>
        <w:t>118</w:t>
      </w:r>
      <w:r w:rsidRPr="003F314D">
        <w:rPr>
          <w:noProof/>
        </w:rPr>
        <w:t>, e2114152118.</w:t>
      </w:r>
    </w:p>
    <w:p w14:paraId="04194D56" w14:textId="77777777" w:rsidR="003F314D" w:rsidRPr="003F314D" w:rsidRDefault="003F314D" w:rsidP="003F314D">
      <w:pPr>
        <w:pStyle w:val="EndNoteBibliography"/>
        <w:rPr>
          <w:noProof/>
        </w:rPr>
      </w:pPr>
      <w:r w:rsidRPr="003F314D">
        <w:rPr>
          <w:noProof/>
        </w:rPr>
        <w:t xml:space="preserve">Read, E., Curtis, M.A., and Neves, J.F. (2021). The role of oral bacteria in inflammatory bowel disease. Nature Reviews Gastroenterology &amp; Hepatology </w:t>
      </w:r>
      <w:r w:rsidRPr="003F314D">
        <w:rPr>
          <w:i/>
          <w:noProof/>
        </w:rPr>
        <w:t>18</w:t>
      </w:r>
      <w:r w:rsidRPr="003F314D">
        <w:rPr>
          <w:noProof/>
        </w:rPr>
        <w:t>, 731-742.</w:t>
      </w:r>
    </w:p>
    <w:p w14:paraId="4E538B78" w14:textId="77777777" w:rsidR="003F314D" w:rsidRPr="003F314D" w:rsidRDefault="003F314D" w:rsidP="003F314D">
      <w:pPr>
        <w:pStyle w:val="EndNoteBibliography"/>
        <w:rPr>
          <w:noProof/>
        </w:rPr>
      </w:pPr>
      <w:r w:rsidRPr="003F314D">
        <w:rPr>
          <w:noProof/>
        </w:rPr>
        <w:t xml:space="preserve">Reese, A.T., Cho, E.H., Klitzman, B., Nichols, S.P., Wisniewski, N.A., Villa, M.M., Durand, H.K., Jiang, S., Midani, F.S., and Nimmagadda, S.N. (2018). Antibiotic-induced changes in the microbiota disrupt redox dynamics in the gut. Elife </w:t>
      </w:r>
      <w:r w:rsidRPr="003F314D">
        <w:rPr>
          <w:i/>
          <w:noProof/>
        </w:rPr>
        <w:t>7</w:t>
      </w:r>
      <w:r w:rsidRPr="003F314D">
        <w:rPr>
          <w:noProof/>
        </w:rPr>
        <w:t>, e35987.</w:t>
      </w:r>
    </w:p>
    <w:p w14:paraId="210639AD" w14:textId="77777777" w:rsidR="003F314D" w:rsidRPr="003F314D" w:rsidRDefault="003F314D" w:rsidP="003F314D">
      <w:pPr>
        <w:pStyle w:val="EndNoteBibliography"/>
        <w:rPr>
          <w:noProof/>
        </w:rPr>
      </w:pPr>
      <w:r w:rsidRPr="003F314D">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3F314D">
        <w:rPr>
          <w:i/>
          <w:noProof/>
        </w:rPr>
        <w:t>6</w:t>
      </w:r>
      <w:r w:rsidRPr="003F314D">
        <w:rPr>
          <w:noProof/>
        </w:rPr>
        <w:t>, e17996.</w:t>
      </w:r>
    </w:p>
    <w:p w14:paraId="26F8FCB2" w14:textId="77777777" w:rsidR="003F314D" w:rsidRPr="003F314D" w:rsidRDefault="003F314D" w:rsidP="003F314D">
      <w:pPr>
        <w:pStyle w:val="EndNoteBibliography"/>
        <w:rPr>
          <w:noProof/>
        </w:rPr>
      </w:pPr>
      <w:r w:rsidRPr="003F314D">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3F314D">
        <w:rPr>
          <w:i/>
          <w:noProof/>
        </w:rPr>
        <w:t>6</w:t>
      </w:r>
      <w:r w:rsidRPr="003F314D">
        <w:rPr>
          <w:noProof/>
        </w:rPr>
        <w:t>, 1505-1515.</w:t>
      </w:r>
    </w:p>
    <w:p w14:paraId="55734920" w14:textId="77777777" w:rsidR="003F314D" w:rsidRPr="003F314D" w:rsidRDefault="003F314D" w:rsidP="003F314D">
      <w:pPr>
        <w:pStyle w:val="EndNoteBibliography"/>
        <w:rPr>
          <w:noProof/>
        </w:rPr>
      </w:pPr>
      <w:r w:rsidRPr="003F314D">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3F314D">
        <w:rPr>
          <w:i/>
          <w:noProof/>
        </w:rPr>
        <w:t>24</w:t>
      </w:r>
      <w:r w:rsidRPr="003F314D">
        <w:rPr>
          <w:noProof/>
        </w:rPr>
        <w:t>, 600-610. e604.</w:t>
      </w:r>
    </w:p>
    <w:p w14:paraId="7CEB622F" w14:textId="77777777" w:rsidR="003F314D" w:rsidRPr="003F314D" w:rsidRDefault="003F314D" w:rsidP="003F314D">
      <w:pPr>
        <w:pStyle w:val="EndNoteBibliography"/>
        <w:rPr>
          <w:noProof/>
        </w:rPr>
      </w:pPr>
      <w:r w:rsidRPr="003F314D">
        <w:rPr>
          <w:noProof/>
        </w:rPr>
        <w:t xml:space="preserve">Schluter, J., Peled, J.U., Taylor, B.P., Markey, K.A., Smith, M., Taur, Y., Niehus, R., Staffas, A., Dai, A., and Fontana, E. (2020). The gut microbiota is associated with immune cell dynamics in humans. Nature </w:t>
      </w:r>
      <w:r w:rsidRPr="003F314D">
        <w:rPr>
          <w:i/>
          <w:noProof/>
        </w:rPr>
        <w:t>588</w:t>
      </w:r>
      <w:r w:rsidRPr="003F314D">
        <w:rPr>
          <w:noProof/>
        </w:rPr>
        <w:t>, 303-307.</w:t>
      </w:r>
    </w:p>
    <w:p w14:paraId="70990605" w14:textId="77777777" w:rsidR="003F314D" w:rsidRPr="003F314D" w:rsidRDefault="003F314D" w:rsidP="003F314D">
      <w:pPr>
        <w:pStyle w:val="EndNoteBibliography"/>
        <w:rPr>
          <w:noProof/>
        </w:rPr>
      </w:pPr>
      <w:r w:rsidRPr="003F314D">
        <w:rPr>
          <w:noProof/>
        </w:rPr>
        <w:t xml:space="preserve">Schmidt, T.S., Hayward, M.R., Coelho, L.P., Li, S.S., Costea, P.I., Voigt, A.Y., Wirbel, J., Maistrenko, O.M., Alves, R.J., and Bergsten, E. (2019). Extensive transmission of microbes along the gastrointestinal tract. Elife </w:t>
      </w:r>
      <w:r w:rsidRPr="003F314D">
        <w:rPr>
          <w:i/>
          <w:noProof/>
        </w:rPr>
        <w:t>8</w:t>
      </w:r>
      <w:r w:rsidRPr="003F314D">
        <w:rPr>
          <w:noProof/>
        </w:rPr>
        <w:t>, e42693.</w:t>
      </w:r>
    </w:p>
    <w:p w14:paraId="459FA8F3" w14:textId="77777777" w:rsidR="003F314D" w:rsidRPr="003F314D" w:rsidRDefault="003F314D" w:rsidP="003F314D">
      <w:pPr>
        <w:pStyle w:val="EndNoteBibliography"/>
        <w:rPr>
          <w:noProof/>
        </w:rPr>
      </w:pPr>
      <w:r w:rsidRPr="003F314D">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3F314D">
        <w:rPr>
          <w:i/>
          <w:noProof/>
        </w:rPr>
        <w:t>13</w:t>
      </w:r>
      <w:r w:rsidRPr="003F314D">
        <w:rPr>
          <w:noProof/>
        </w:rPr>
        <w:t>, 1-18.</w:t>
      </w:r>
    </w:p>
    <w:p w14:paraId="2B2D46B2" w14:textId="77777777" w:rsidR="003F314D" w:rsidRPr="003F314D" w:rsidRDefault="003F314D" w:rsidP="003F314D">
      <w:pPr>
        <w:pStyle w:val="EndNoteBibliography"/>
        <w:rPr>
          <w:noProof/>
        </w:rPr>
      </w:pPr>
      <w:r w:rsidRPr="003F314D">
        <w:rPr>
          <w:noProof/>
        </w:rPr>
        <w:lastRenderedPageBreak/>
        <w:t xml:space="preserve">Shono, Y., and van den Brink, M.R. (2018). Gut microbiota injury in allogeneic haematopoietic stem cell transplantation. Nature Reviews Cancer </w:t>
      </w:r>
      <w:r w:rsidRPr="003F314D">
        <w:rPr>
          <w:i/>
          <w:noProof/>
        </w:rPr>
        <w:t>18</w:t>
      </w:r>
      <w:r w:rsidRPr="003F314D">
        <w:rPr>
          <w:noProof/>
        </w:rPr>
        <w:t>, 283-295.</w:t>
      </w:r>
    </w:p>
    <w:p w14:paraId="31F994A8" w14:textId="77777777" w:rsidR="003F314D" w:rsidRPr="003F314D" w:rsidRDefault="003F314D" w:rsidP="003F314D">
      <w:pPr>
        <w:pStyle w:val="EndNoteBibliography"/>
        <w:rPr>
          <w:noProof/>
        </w:rPr>
      </w:pPr>
      <w:r w:rsidRPr="003F314D">
        <w:rPr>
          <w:noProof/>
        </w:rPr>
        <w:t xml:space="preserve">Sieber, C.M., Probst, A.J., Sharrar, A., Thomas, B.C., Hess, M., Tringe, S.G., and Banfield, J.F. (2018). Recovery of genomes from metagenomes via a dereplication, aggregation and scoring strategy. Nature microbiology </w:t>
      </w:r>
      <w:r w:rsidRPr="003F314D">
        <w:rPr>
          <w:i/>
          <w:noProof/>
        </w:rPr>
        <w:t>3</w:t>
      </w:r>
      <w:r w:rsidRPr="003F314D">
        <w:rPr>
          <w:noProof/>
        </w:rPr>
        <w:t>, 836-843.</w:t>
      </w:r>
    </w:p>
    <w:p w14:paraId="113B37D6" w14:textId="77777777" w:rsidR="003F314D" w:rsidRPr="003F314D" w:rsidRDefault="003F314D" w:rsidP="003F314D">
      <w:pPr>
        <w:pStyle w:val="EndNoteBibliography"/>
        <w:rPr>
          <w:noProof/>
        </w:rPr>
      </w:pPr>
      <w:r w:rsidRPr="003F314D">
        <w:rPr>
          <w:noProof/>
        </w:rPr>
        <w:t xml:space="preserve">Siranosian, B.A., Brooks, E.F., Andermann, T., Rezvani, A.R., Banaei, N., Tang, H., and Bhatt, A.S. (2022). Rare transmission of commensal and pathogenic bacteria in the gut microbiome of hospitalized adults. Nature communications </w:t>
      </w:r>
      <w:r w:rsidRPr="003F314D">
        <w:rPr>
          <w:i/>
          <w:noProof/>
        </w:rPr>
        <w:t>13</w:t>
      </w:r>
      <w:r w:rsidRPr="003F314D">
        <w:rPr>
          <w:noProof/>
        </w:rPr>
        <w:t>, 1-17.</w:t>
      </w:r>
    </w:p>
    <w:p w14:paraId="4E79FE2D" w14:textId="77777777" w:rsidR="003F314D" w:rsidRPr="003F314D" w:rsidRDefault="003F314D" w:rsidP="003F314D">
      <w:pPr>
        <w:pStyle w:val="EndNoteBibliography"/>
        <w:rPr>
          <w:noProof/>
        </w:rPr>
      </w:pPr>
      <w:r w:rsidRPr="003F314D">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3F314D">
        <w:rPr>
          <w:i/>
          <w:noProof/>
        </w:rPr>
        <w:t>23</w:t>
      </w:r>
      <w:r w:rsidRPr="003F314D">
        <w:rPr>
          <w:noProof/>
        </w:rPr>
        <w:t>, 447-457. e444.</w:t>
      </w:r>
    </w:p>
    <w:p w14:paraId="7CAB6E2A" w14:textId="77777777" w:rsidR="003F314D" w:rsidRPr="003F314D" w:rsidRDefault="003F314D" w:rsidP="003F314D">
      <w:pPr>
        <w:pStyle w:val="EndNoteBibliography"/>
        <w:rPr>
          <w:noProof/>
        </w:rPr>
      </w:pPr>
      <w:r w:rsidRPr="003F314D">
        <w:rPr>
          <w:noProof/>
        </w:rPr>
        <w:t xml:space="preserve">Stein-Thoeringer, C., Nichols, K., Lazrak, A., Docampo, M., Slingerland, A., Slingerland, J., Clurman, A., Armijo, G., Gomes, A., and Shono, Y. (2019). Lactose drives Enterococcus expansion to promote graft-versus-host disease. Science </w:t>
      </w:r>
      <w:r w:rsidRPr="003F314D">
        <w:rPr>
          <w:i/>
          <w:noProof/>
        </w:rPr>
        <w:t>366</w:t>
      </w:r>
      <w:r w:rsidRPr="003F314D">
        <w:rPr>
          <w:noProof/>
        </w:rPr>
        <w:t>, 1143-1149.</w:t>
      </w:r>
    </w:p>
    <w:p w14:paraId="503F4F2C" w14:textId="77777777" w:rsidR="003F314D" w:rsidRPr="003F314D" w:rsidRDefault="003F314D" w:rsidP="003F314D">
      <w:pPr>
        <w:pStyle w:val="EndNoteBibliography"/>
        <w:rPr>
          <w:noProof/>
        </w:rPr>
      </w:pPr>
      <w:r w:rsidRPr="003F314D">
        <w:rPr>
          <w:noProof/>
        </w:rPr>
        <w:t xml:space="preserve">Tang, T.W., Chen, H.-C., Chen, C.-Y., Yen, C.Y., Lin, C.-J., Prajnamitra, R.P., Chen, L.-L., Ruan, S.-C., Lin, J.-H., and Lin, P.-J. (2019). Loss of gut microbiota alters immune system composition and cripples postinfarction cardiac repair. Circulation </w:t>
      </w:r>
      <w:r w:rsidRPr="003F314D">
        <w:rPr>
          <w:i/>
          <w:noProof/>
        </w:rPr>
        <w:t>139</w:t>
      </w:r>
      <w:r w:rsidRPr="003F314D">
        <w:rPr>
          <w:noProof/>
        </w:rPr>
        <w:t>, 647-659.</w:t>
      </w:r>
    </w:p>
    <w:p w14:paraId="34BBE417" w14:textId="77777777" w:rsidR="003F314D" w:rsidRPr="003F314D" w:rsidRDefault="003F314D" w:rsidP="003F314D">
      <w:pPr>
        <w:pStyle w:val="EndNoteBibliography"/>
        <w:rPr>
          <w:noProof/>
        </w:rPr>
      </w:pPr>
      <w:r w:rsidRPr="003F314D">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3F314D">
        <w:rPr>
          <w:i/>
          <w:noProof/>
        </w:rPr>
        <w:t>10</w:t>
      </w:r>
      <w:r w:rsidRPr="003F314D">
        <w:rPr>
          <w:noProof/>
        </w:rPr>
        <w:t>, eaap9489.</w:t>
      </w:r>
    </w:p>
    <w:p w14:paraId="2AEEBBCB" w14:textId="77777777" w:rsidR="003F314D" w:rsidRPr="003F314D" w:rsidRDefault="003F314D" w:rsidP="003F314D">
      <w:pPr>
        <w:pStyle w:val="EndNoteBibliography"/>
        <w:rPr>
          <w:noProof/>
        </w:rPr>
      </w:pPr>
      <w:r w:rsidRPr="003F314D">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3F314D">
        <w:rPr>
          <w:i/>
          <w:noProof/>
        </w:rPr>
        <w:t>55</w:t>
      </w:r>
      <w:r w:rsidRPr="003F314D">
        <w:rPr>
          <w:noProof/>
        </w:rPr>
        <w:t>, 905-914.</w:t>
      </w:r>
    </w:p>
    <w:p w14:paraId="5C5D80EB" w14:textId="77777777" w:rsidR="003F314D" w:rsidRPr="003F314D" w:rsidRDefault="003F314D" w:rsidP="003F314D">
      <w:pPr>
        <w:pStyle w:val="EndNoteBibliography"/>
        <w:rPr>
          <w:noProof/>
        </w:rPr>
      </w:pPr>
      <w:r w:rsidRPr="003F314D">
        <w:rPr>
          <w:noProof/>
        </w:rPr>
        <w:t xml:space="preserve">The Human Microbiome Project Consortium (2012). Structure, function and diversity of the healthy human microbiome. nature </w:t>
      </w:r>
      <w:r w:rsidRPr="003F314D">
        <w:rPr>
          <w:i/>
          <w:noProof/>
        </w:rPr>
        <w:t>486</w:t>
      </w:r>
      <w:r w:rsidRPr="003F314D">
        <w:rPr>
          <w:noProof/>
        </w:rPr>
        <w:t>, 207-214.</w:t>
      </w:r>
    </w:p>
    <w:p w14:paraId="2CE16D0D" w14:textId="77777777" w:rsidR="003F314D" w:rsidRPr="003F314D" w:rsidRDefault="003F314D" w:rsidP="003F314D">
      <w:pPr>
        <w:pStyle w:val="EndNoteBibliography"/>
        <w:rPr>
          <w:noProof/>
        </w:rPr>
      </w:pPr>
      <w:r w:rsidRPr="003F314D">
        <w:rPr>
          <w:noProof/>
        </w:rPr>
        <w:t xml:space="preserve">Theis, K.R., Romero, R., Greenberg, J.M., Winters, A.D., Garcia-Flores, V., Motomura, K., Ahmad, M.M., Galaz, J., Arenas-Hernandez, M., and Gomez-Lopez, N. (2020). No consistent evidence for microbiota in murine placental and fetal tissues. Msphere </w:t>
      </w:r>
      <w:r w:rsidRPr="003F314D">
        <w:rPr>
          <w:i/>
          <w:noProof/>
        </w:rPr>
        <w:t>5</w:t>
      </w:r>
      <w:r w:rsidRPr="003F314D">
        <w:rPr>
          <w:noProof/>
        </w:rPr>
        <w:t>, e00933-00919.</w:t>
      </w:r>
    </w:p>
    <w:p w14:paraId="7FE8FCFA" w14:textId="77777777" w:rsidR="003F314D" w:rsidRPr="003F314D" w:rsidRDefault="003F314D" w:rsidP="003F314D">
      <w:pPr>
        <w:pStyle w:val="EndNoteBibliography"/>
        <w:rPr>
          <w:noProof/>
        </w:rPr>
      </w:pPr>
      <w:r w:rsidRPr="003F314D">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3F314D">
        <w:rPr>
          <w:i/>
          <w:noProof/>
        </w:rPr>
        <w:t>25</w:t>
      </w:r>
      <w:r w:rsidRPr="003F314D">
        <w:rPr>
          <w:noProof/>
        </w:rPr>
        <w:t>, 667-678.</w:t>
      </w:r>
    </w:p>
    <w:p w14:paraId="6B942B1E" w14:textId="77777777" w:rsidR="003F314D" w:rsidRPr="003F314D" w:rsidRDefault="003F314D" w:rsidP="003F314D">
      <w:pPr>
        <w:pStyle w:val="EndNoteBibliography"/>
        <w:rPr>
          <w:noProof/>
        </w:rPr>
      </w:pPr>
      <w:r w:rsidRPr="003F314D">
        <w:rPr>
          <w:noProof/>
        </w:rPr>
        <w:t xml:space="preserve">Van der Maaten, L., and Hinton, G. (2008). Visualizing data using t-SNE. Journal of machine learning research </w:t>
      </w:r>
      <w:r w:rsidRPr="003F314D">
        <w:rPr>
          <w:i/>
          <w:noProof/>
        </w:rPr>
        <w:t>9</w:t>
      </w:r>
      <w:r w:rsidRPr="003F314D">
        <w:rPr>
          <w:noProof/>
        </w:rPr>
        <w:t>.</w:t>
      </w:r>
    </w:p>
    <w:p w14:paraId="40411A5C" w14:textId="77777777" w:rsidR="003F314D" w:rsidRPr="003F314D" w:rsidRDefault="003F314D" w:rsidP="003F314D">
      <w:pPr>
        <w:pStyle w:val="EndNoteBibliography"/>
        <w:rPr>
          <w:noProof/>
        </w:rPr>
      </w:pPr>
      <w:r w:rsidRPr="003F314D">
        <w:rPr>
          <w:noProof/>
        </w:rPr>
        <w:t xml:space="preserve">Vandeputte, D., Falony, G., Vieira-Silva, S., Tito, R.Y., Joossens, M., and Raes, J. (2016). Stool consistency is strongly associated with gut microbiota richness and composition, enterotypes and bacterial growth rates. Gut </w:t>
      </w:r>
      <w:r w:rsidRPr="003F314D">
        <w:rPr>
          <w:i/>
          <w:noProof/>
        </w:rPr>
        <w:t>65</w:t>
      </w:r>
      <w:r w:rsidRPr="003F314D">
        <w:rPr>
          <w:noProof/>
        </w:rPr>
        <w:t>, 57-62.</w:t>
      </w:r>
    </w:p>
    <w:p w14:paraId="2F3D9999" w14:textId="77777777" w:rsidR="003F314D" w:rsidRPr="003F314D" w:rsidRDefault="003F314D" w:rsidP="003F314D">
      <w:pPr>
        <w:pStyle w:val="EndNoteBibliography"/>
        <w:rPr>
          <w:noProof/>
        </w:rPr>
      </w:pPr>
      <w:r w:rsidRPr="003F314D">
        <w:rPr>
          <w:noProof/>
        </w:rPr>
        <w:t xml:space="preserve">Vandeputte, D., Kathagen, G., D’hoe, K., Vieira-Silva, S., Valles-Colomer, M., Sabino, J., Wang, J., Tito, R.Y., De Commer, L., and Darzi, Y. (2017). Quantitative microbiome profiling links gut community variation to microbial load. Nature </w:t>
      </w:r>
      <w:r w:rsidRPr="003F314D">
        <w:rPr>
          <w:i/>
          <w:noProof/>
        </w:rPr>
        <w:t>551</w:t>
      </w:r>
      <w:r w:rsidRPr="003F314D">
        <w:rPr>
          <w:noProof/>
        </w:rPr>
        <w:t>, 507-511.</w:t>
      </w:r>
    </w:p>
    <w:p w14:paraId="236FC140" w14:textId="77777777" w:rsidR="003F314D" w:rsidRPr="003F314D" w:rsidRDefault="003F314D" w:rsidP="003F314D">
      <w:pPr>
        <w:pStyle w:val="EndNoteBibliography"/>
        <w:rPr>
          <w:noProof/>
        </w:rPr>
      </w:pPr>
      <w:r w:rsidRPr="003F314D">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3F314D">
        <w:rPr>
          <w:i/>
          <w:noProof/>
        </w:rPr>
        <w:t>4</w:t>
      </w:r>
      <w:r w:rsidRPr="003F314D">
        <w:rPr>
          <w:noProof/>
        </w:rPr>
        <w:t>, 1826-1831.</w:t>
      </w:r>
    </w:p>
    <w:p w14:paraId="51D8548B" w14:textId="77777777" w:rsidR="003F314D" w:rsidRPr="003F314D" w:rsidRDefault="003F314D" w:rsidP="003F314D">
      <w:pPr>
        <w:pStyle w:val="EndNoteBibliography"/>
        <w:rPr>
          <w:noProof/>
        </w:rPr>
      </w:pPr>
      <w:r w:rsidRPr="003F314D">
        <w:rPr>
          <w:noProof/>
        </w:rPr>
        <w:lastRenderedPageBreak/>
        <w:t xml:space="preserve">Wood, D.E., Lu, J., and Langmead, B. (2019). Improved metagenomic analysis with Kraken 2. Genome biology </w:t>
      </w:r>
      <w:r w:rsidRPr="003F314D">
        <w:rPr>
          <w:i/>
          <w:noProof/>
        </w:rPr>
        <w:t>20</w:t>
      </w:r>
      <w:r w:rsidRPr="003F314D">
        <w:rPr>
          <w:noProof/>
        </w:rPr>
        <w:t>, 1-13.</w:t>
      </w:r>
    </w:p>
    <w:p w14:paraId="4590C28B" w14:textId="77777777" w:rsidR="003F314D" w:rsidRPr="003F314D" w:rsidRDefault="003F314D" w:rsidP="003F314D">
      <w:pPr>
        <w:pStyle w:val="EndNoteBibliography"/>
        <w:rPr>
          <w:noProof/>
        </w:rPr>
      </w:pPr>
      <w:r w:rsidRPr="003F314D">
        <w:rPr>
          <w:noProof/>
        </w:rPr>
        <w:t xml:space="preserve">Yan, J., Liao, C., Taylor, B.P., Fontana, E., Amoretti, L.A., Wright, R.J., Littmann, E.R., Dai, A., Waters, N., and Peled, J.U. (2022). A compilation of fecal microbiome shotgun metagenomics from hematopoietic cell transplantation patients. Scientific Data </w:t>
      </w:r>
      <w:r w:rsidRPr="003F314D">
        <w:rPr>
          <w:i/>
          <w:noProof/>
        </w:rPr>
        <w:t>9</w:t>
      </w:r>
      <w:r w:rsidRPr="003F314D">
        <w:rPr>
          <w:noProof/>
        </w:rPr>
        <w:t>, 1-11.</w:t>
      </w:r>
    </w:p>
    <w:p w14:paraId="62F99B93" w14:textId="77777777" w:rsidR="003F314D" w:rsidRPr="003F314D" w:rsidRDefault="003F314D" w:rsidP="003F314D">
      <w:pPr>
        <w:pStyle w:val="EndNoteBibliography"/>
        <w:rPr>
          <w:noProof/>
        </w:rPr>
      </w:pPr>
      <w:r w:rsidRPr="003F314D">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3F314D">
        <w:rPr>
          <w:i/>
          <w:noProof/>
        </w:rPr>
        <w:t>9</w:t>
      </w:r>
      <w:r w:rsidRPr="003F314D">
        <w:rPr>
          <w:noProof/>
        </w:rPr>
        <w:t>, 1-13.</w:t>
      </w:r>
    </w:p>
    <w:p w14:paraId="7175C862" w14:textId="77777777" w:rsidR="003F314D" w:rsidRPr="003F314D" w:rsidRDefault="003F314D" w:rsidP="003F314D">
      <w:pPr>
        <w:pStyle w:val="EndNoteBibliography"/>
        <w:rPr>
          <w:noProof/>
        </w:rPr>
      </w:pPr>
      <w:r w:rsidRPr="003F314D">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3F314D">
        <w:rPr>
          <w:i/>
          <w:noProof/>
        </w:rPr>
        <w:t>26</w:t>
      </w:r>
      <w:r w:rsidRPr="003F314D">
        <w:rPr>
          <w:noProof/>
        </w:rPr>
        <w:t>, 59-64.</w:t>
      </w:r>
    </w:p>
    <w:p w14:paraId="5A66C7AD" w14:textId="4BD2CFAC" w:rsidR="005D4EDE" w:rsidRPr="006409FA" w:rsidRDefault="00686725" w:rsidP="000A48DA">
      <w:r w:rsidRPr="006409FA">
        <w:fldChar w:fldCharType="end"/>
      </w:r>
    </w:p>
    <w:sectPr w:rsidR="005D4EDE" w:rsidRPr="006409FA" w:rsidSect="008A3F1F">
      <w:headerReference w:type="default" r:id="rId18"/>
      <w:footerReference w:type="even" r:id="rId19"/>
      <w:footerReference w:type="first" r:id="rId20"/>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ECEF1" w14:textId="77777777" w:rsidR="0060550B" w:rsidRDefault="0060550B" w:rsidP="00D73714">
      <w:r>
        <w:separator/>
      </w:r>
    </w:p>
  </w:endnote>
  <w:endnote w:type="continuationSeparator" w:id="0">
    <w:p w14:paraId="68B690A0" w14:textId="77777777" w:rsidR="0060550B" w:rsidRDefault="0060550B" w:rsidP="00D73714">
      <w:r>
        <w:continuationSeparator/>
      </w:r>
    </w:p>
  </w:endnote>
  <w:endnote w:type="continuationNotice" w:id="1">
    <w:p w14:paraId="60DE91A1" w14:textId="77777777" w:rsidR="0060550B" w:rsidRDefault="006055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A154D" w14:textId="77777777" w:rsidR="0060550B" w:rsidRDefault="0060550B" w:rsidP="00D73714">
      <w:r>
        <w:separator/>
      </w:r>
    </w:p>
  </w:footnote>
  <w:footnote w:type="continuationSeparator" w:id="0">
    <w:p w14:paraId="6E357BA2" w14:textId="77777777" w:rsidR="0060550B" w:rsidRDefault="0060550B" w:rsidP="00D73714">
      <w:r>
        <w:continuationSeparator/>
      </w:r>
    </w:p>
  </w:footnote>
  <w:footnote w:type="continuationNotice" w:id="1">
    <w:p w14:paraId="49382586" w14:textId="77777777" w:rsidR="0060550B" w:rsidRDefault="006055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3&lt;/item&gt;&lt;item&gt;84&lt;/item&gt;&lt;item&gt;86&lt;/item&gt;&lt;item&gt;8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189C"/>
    <w:rsid w:val="00151BA4"/>
    <w:rsid w:val="00152186"/>
    <w:rsid w:val="00152252"/>
    <w:rsid w:val="00152C85"/>
    <w:rsid w:val="00152CB6"/>
    <w:rsid w:val="00152F61"/>
    <w:rsid w:val="00153826"/>
    <w:rsid w:val="00153E12"/>
    <w:rsid w:val="00154DFB"/>
    <w:rsid w:val="0015549E"/>
    <w:rsid w:val="001567AF"/>
    <w:rsid w:val="00157530"/>
    <w:rsid w:val="00157A9F"/>
    <w:rsid w:val="00157C11"/>
    <w:rsid w:val="001610E6"/>
    <w:rsid w:val="001617A9"/>
    <w:rsid w:val="001617C0"/>
    <w:rsid w:val="00161F32"/>
    <w:rsid w:val="00163199"/>
    <w:rsid w:val="001650F3"/>
    <w:rsid w:val="00165D7B"/>
    <w:rsid w:val="00166D40"/>
    <w:rsid w:val="001700B9"/>
    <w:rsid w:val="00170B59"/>
    <w:rsid w:val="00170DC4"/>
    <w:rsid w:val="00171387"/>
    <w:rsid w:val="00171FD7"/>
    <w:rsid w:val="0017394F"/>
    <w:rsid w:val="00174D19"/>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9E0"/>
    <w:rsid w:val="001C6B0F"/>
    <w:rsid w:val="001C70AB"/>
    <w:rsid w:val="001C755A"/>
    <w:rsid w:val="001D0D76"/>
    <w:rsid w:val="001D1231"/>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971"/>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E7A"/>
    <w:rsid w:val="002A77FE"/>
    <w:rsid w:val="002A78D6"/>
    <w:rsid w:val="002A7948"/>
    <w:rsid w:val="002A7BF0"/>
    <w:rsid w:val="002A7FB4"/>
    <w:rsid w:val="002B094A"/>
    <w:rsid w:val="002B0E96"/>
    <w:rsid w:val="002B1C0B"/>
    <w:rsid w:val="002B1CD7"/>
    <w:rsid w:val="002B5A57"/>
    <w:rsid w:val="002B657E"/>
    <w:rsid w:val="002B7475"/>
    <w:rsid w:val="002B75DF"/>
    <w:rsid w:val="002B7851"/>
    <w:rsid w:val="002B7B51"/>
    <w:rsid w:val="002C07E9"/>
    <w:rsid w:val="002C117F"/>
    <w:rsid w:val="002C1B71"/>
    <w:rsid w:val="002C23BD"/>
    <w:rsid w:val="002C2519"/>
    <w:rsid w:val="002C2C49"/>
    <w:rsid w:val="002C33B8"/>
    <w:rsid w:val="002C3D77"/>
    <w:rsid w:val="002C41DB"/>
    <w:rsid w:val="002C423C"/>
    <w:rsid w:val="002C4DCA"/>
    <w:rsid w:val="002C53D4"/>
    <w:rsid w:val="002C58D7"/>
    <w:rsid w:val="002C7863"/>
    <w:rsid w:val="002C7CF9"/>
    <w:rsid w:val="002C7E27"/>
    <w:rsid w:val="002C7EF8"/>
    <w:rsid w:val="002C7FF1"/>
    <w:rsid w:val="002D00A7"/>
    <w:rsid w:val="002D0AE9"/>
    <w:rsid w:val="002D0F11"/>
    <w:rsid w:val="002D109E"/>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1295"/>
    <w:rsid w:val="0033141C"/>
    <w:rsid w:val="003314FD"/>
    <w:rsid w:val="00332984"/>
    <w:rsid w:val="00332986"/>
    <w:rsid w:val="00332D25"/>
    <w:rsid w:val="00332E74"/>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863"/>
    <w:rsid w:val="003A4ACD"/>
    <w:rsid w:val="003A4EBB"/>
    <w:rsid w:val="003A51D4"/>
    <w:rsid w:val="003A6E1D"/>
    <w:rsid w:val="003A719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64C2"/>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50B"/>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EA5"/>
    <w:rsid w:val="006325DC"/>
    <w:rsid w:val="00632A24"/>
    <w:rsid w:val="00632F22"/>
    <w:rsid w:val="006330DF"/>
    <w:rsid w:val="0063390B"/>
    <w:rsid w:val="0063490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501ED"/>
    <w:rsid w:val="006507AC"/>
    <w:rsid w:val="006509AC"/>
    <w:rsid w:val="00651A71"/>
    <w:rsid w:val="0065309A"/>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DD9"/>
    <w:rsid w:val="0069092D"/>
    <w:rsid w:val="00690FDE"/>
    <w:rsid w:val="00691EA1"/>
    <w:rsid w:val="0069268C"/>
    <w:rsid w:val="006929C4"/>
    <w:rsid w:val="0069386B"/>
    <w:rsid w:val="006945F5"/>
    <w:rsid w:val="00695095"/>
    <w:rsid w:val="00695139"/>
    <w:rsid w:val="0069559E"/>
    <w:rsid w:val="00695B8D"/>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7002E9"/>
    <w:rsid w:val="0070097E"/>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1CB3"/>
    <w:rsid w:val="008D28CB"/>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ABD"/>
    <w:rsid w:val="008F7715"/>
    <w:rsid w:val="00900149"/>
    <w:rsid w:val="0090050B"/>
    <w:rsid w:val="00900F46"/>
    <w:rsid w:val="00901F08"/>
    <w:rsid w:val="00902E2D"/>
    <w:rsid w:val="00904BA0"/>
    <w:rsid w:val="00904D69"/>
    <w:rsid w:val="00906748"/>
    <w:rsid w:val="009118ED"/>
    <w:rsid w:val="00912F9D"/>
    <w:rsid w:val="0091364D"/>
    <w:rsid w:val="009136D9"/>
    <w:rsid w:val="0091384A"/>
    <w:rsid w:val="0091548F"/>
    <w:rsid w:val="009163C4"/>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64AC"/>
    <w:rsid w:val="00956508"/>
    <w:rsid w:val="009577B5"/>
    <w:rsid w:val="00961CEF"/>
    <w:rsid w:val="00961E86"/>
    <w:rsid w:val="0096204A"/>
    <w:rsid w:val="009622F6"/>
    <w:rsid w:val="0096247B"/>
    <w:rsid w:val="0096268F"/>
    <w:rsid w:val="00962C69"/>
    <w:rsid w:val="00963F7A"/>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CA6"/>
    <w:rsid w:val="009D1E7C"/>
    <w:rsid w:val="009D1FA7"/>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4D7"/>
    <w:rsid w:val="00AA49DA"/>
    <w:rsid w:val="00AA5371"/>
    <w:rsid w:val="00AA715F"/>
    <w:rsid w:val="00AA7DA1"/>
    <w:rsid w:val="00AB02CC"/>
    <w:rsid w:val="00AB12C0"/>
    <w:rsid w:val="00AB1410"/>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35C8"/>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572C"/>
    <w:rsid w:val="00D15C00"/>
    <w:rsid w:val="00D1616A"/>
    <w:rsid w:val="00D16280"/>
    <w:rsid w:val="00D172A8"/>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2447"/>
    <w:rsid w:val="00D3283B"/>
    <w:rsid w:val="00D331EC"/>
    <w:rsid w:val="00D334B6"/>
    <w:rsid w:val="00D338BD"/>
    <w:rsid w:val="00D33E3A"/>
    <w:rsid w:val="00D341A3"/>
    <w:rsid w:val="00D34C25"/>
    <w:rsid w:val="00D34C83"/>
    <w:rsid w:val="00D35C13"/>
    <w:rsid w:val="00D36237"/>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E6C"/>
    <w:rsid w:val="00DD1EA6"/>
    <w:rsid w:val="00DD225C"/>
    <w:rsid w:val="00DD321E"/>
    <w:rsid w:val="00DD35BB"/>
    <w:rsid w:val="00DD369B"/>
    <w:rsid w:val="00DD3EA1"/>
    <w:rsid w:val="00DD4D4C"/>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53E7"/>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5E0"/>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5F3"/>
    <w:rsid w:val="00EE1A74"/>
    <w:rsid w:val="00EE1D99"/>
    <w:rsid w:val="00EE344A"/>
    <w:rsid w:val="00EE431D"/>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ithub.com/liaochen1988/marker_hypothesi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5</TotalTime>
  <Pages>27</Pages>
  <Words>29712</Words>
  <Characters>169362</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3267</cp:revision>
  <cp:lastPrinted>2022-09-05T20:29:00Z</cp:lastPrinted>
  <dcterms:created xsi:type="dcterms:W3CDTF">2021-02-05T20:38:00Z</dcterms:created>
  <dcterms:modified xsi:type="dcterms:W3CDTF">2022-09-1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